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723A63" w14:textId="77777777" w:rsidR="00083EBB" w:rsidRDefault="00083EBB" w:rsidP="00287BCE">
      <w:pPr>
        <w:rPr>
          <w:b/>
          <w:sz w:val="32"/>
        </w:rPr>
      </w:pPr>
    </w:p>
    <w:p w14:paraId="4D36A781" w14:textId="77777777" w:rsidR="00083EBB" w:rsidRDefault="00083EBB" w:rsidP="00287BCE">
      <w:pPr>
        <w:rPr>
          <w:b/>
          <w:sz w:val="32"/>
        </w:rPr>
      </w:pPr>
    </w:p>
    <w:p w14:paraId="44C4DAE7" w14:textId="77777777" w:rsidR="00083EBB" w:rsidRDefault="00083EBB" w:rsidP="00287BCE">
      <w:pPr>
        <w:rPr>
          <w:b/>
          <w:sz w:val="32"/>
        </w:rPr>
      </w:pPr>
    </w:p>
    <w:p w14:paraId="4F0E9DFE" w14:textId="77777777" w:rsidR="00083EBB" w:rsidRDefault="00083EBB" w:rsidP="00287BCE">
      <w:pPr>
        <w:rPr>
          <w:b/>
          <w:sz w:val="32"/>
        </w:rPr>
      </w:pPr>
    </w:p>
    <w:p w14:paraId="7ECFFD73" w14:textId="77777777" w:rsidR="00083EBB" w:rsidRDefault="00083EBB" w:rsidP="00287BCE">
      <w:pPr>
        <w:rPr>
          <w:b/>
          <w:sz w:val="32"/>
        </w:rPr>
      </w:pPr>
    </w:p>
    <w:p w14:paraId="1BD770CA" w14:textId="1ADEDFA5" w:rsidR="0026592B" w:rsidRPr="00C0476A" w:rsidRDefault="0026592B" w:rsidP="00083EBB">
      <w:pPr>
        <w:jc w:val="center"/>
        <w:rPr>
          <w:b/>
          <w:sz w:val="96"/>
          <w:szCs w:val="96"/>
        </w:rPr>
      </w:pPr>
      <w:r w:rsidRPr="00C0476A">
        <w:rPr>
          <w:b/>
          <w:sz w:val="96"/>
          <w:szCs w:val="96"/>
        </w:rPr>
        <w:t>KETAMINE IN ACUTE BEHAVIOURAL DISTURBANCE(KIA):</w:t>
      </w:r>
    </w:p>
    <w:p w14:paraId="31A01A49" w14:textId="67BD29F1" w:rsidR="00083EBB" w:rsidRPr="006B2386" w:rsidRDefault="00BA1589" w:rsidP="00083EBB">
      <w:pPr>
        <w:jc w:val="center"/>
        <w:rPr>
          <w:sz w:val="72"/>
          <w:szCs w:val="72"/>
        </w:rPr>
      </w:pPr>
      <w:r w:rsidRPr="006B2386">
        <w:rPr>
          <w:sz w:val="72"/>
          <w:szCs w:val="72"/>
        </w:rPr>
        <w:t xml:space="preserve">THE </w:t>
      </w:r>
      <w:r w:rsidR="002D5C2D" w:rsidRPr="006B2386">
        <w:rPr>
          <w:sz w:val="72"/>
          <w:szCs w:val="72"/>
        </w:rPr>
        <w:t xml:space="preserve">SAFETY AND </w:t>
      </w:r>
      <w:r w:rsidR="0026592B" w:rsidRPr="006B2386">
        <w:rPr>
          <w:sz w:val="72"/>
          <w:szCs w:val="72"/>
        </w:rPr>
        <w:t>EFFECTIVENESS</w:t>
      </w:r>
      <w:r w:rsidR="002D5C2D" w:rsidRPr="006B2386">
        <w:rPr>
          <w:sz w:val="72"/>
          <w:szCs w:val="72"/>
        </w:rPr>
        <w:t xml:space="preserve"> </w:t>
      </w:r>
      <w:r w:rsidR="000154E6" w:rsidRPr="006B2386">
        <w:rPr>
          <w:sz w:val="72"/>
          <w:szCs w:val="72"/>
        </w:rPr>
        <w:t xml:space="preserve">OF </w:t>
      </w:r>
      <w:r w:rsidR="00083EBB" w:rsidRPr="006B2386">
        <w:rPr>
          <w:sz w:val="72"/>
          <w:szCs w:val="72"/>
        </w:rPr>
        <w:t xml:space="preserve">KETAMINE FOR </w:t>
      </w:r>
      <w:r w:rsidRPr="006B2386">
        <w:rPr>
          <w:sz w:val="72"/>
          <w:szCs w:val="72"/>
        </w:rPr>
        <w:t xml:space="preserve">SEDATION OF </w:t>
      </w:r>
      <w:r w:rsidR="0026592B" w:rsidRPr="006B2386">
        <w:rPr>
          <w:sz w:val="72"/>
          <w:szCs w:val="72"/>
        </w:rPr>
        <w:t xml:space="preserve">PATIENTS WITH </w:t>
      </w:r>
      <w:r w:rsidRPr="006B2386">
        <w:rPr>
          <w:sz w:val="72"/>
          <w:szCs w:val="72"/>
        </w:rPr>
        <w:t xml:space="preserve">ACUTE BEHAVIOURAL DISTURBANCE DURING AEROMEDICAL </w:t>
      </w:r>
      <w:r w:rsidR="00083EBB" w:rsidRPr="006B2386">
        <w:rPr>
          <w:sz w:val="72"/>
          <w:szCs w:val="72"/>
        </w:rPr>
        <w:t>RETRIEVAL</w:t>
      </w:r>
    </w:p>
    <w:p w14:paraId="532EEC8E" w14:textId="77777777" w:rsidR="00083EBB" w:rsidRDefault="00083EBB" w:rsidP="00287BCE">
      <w:pPr>
        <w:rPr>
          <w:b/>
          <w:sz w:val="32"/>
        </w:rPr>
      </w:pPr>
    </w:p>
    <w:p w14:paraId="4A35DF26" w14:textId="77777777" w:rsidR="00083EBB" w:rsidRDefault="00083EBB" w:rsidP="00287BCE">
      <w:pPr>
        <w:rPr>
          <w:b/>
          <w:sz w:val="32"/>
        </w:rPr>
      </w:pPr>
    </w:p>
    <w:p w14:paraId="0FBE8D4C" w14:textId="77777777" w:rsidR="00083EBB" w:rsidRDefault="00083EBB" w:rsidP="00287BCE">
      <w:pPr>
        <w:rPr>
          <w:b/>
          <w:sz w:val="32"/>
        </w:rPr>
      </w:pPr>
    </w:p>
    <w:p w14:paraId="1C3F63F2" w14:textId="77777777" w:rsidR="00083EBB" w:rsidRDefault="00083EBB" w:rsidP="00287BCE">
      <w:pPr>
        <w:rPr>
          <w:b/>
          <w:sz w:val="32"/>
        </w:rPr>
      </w:pPr>
    </w:p>
    <w:p w14:paraId="46E9EB64" w14:textId="77777777" w:rsidR="00083EBB" w:rsidRDefault="00083EBB" w:rsidP="00287BCE">
      <w:pPr>
        <w:rPr>
          <w:b/>
          <w:sz w:val="32"/>
        </w:rPr>
      </w:pPr>
    </w:p>
    <w:p w14:paraId="16F8492D" w14:textId="77777777" w:rsidR="00083EBB" w:rsidRDefault="00083EBB" w:rsidP="00287BCE">
      <w:pPr>
        <w:rPr>
          <w:b/>
          <w:sz w:val="32"/>
        </w:rPr>
      </w:pPr>
    </w:p>
    <w:p w14:paraId="4E1C01C3" w14:textId="77777777" w:rsidR="00083EBB" w:rsidRDefault="00083EBB" w:rsidP="00287BCE">
      <w:pPr>
        <w:rPr>
          <w:b/>
          <w:sz w:val="32"/>
        </w:rPr>
      </w:pPr>
    </w:p>
    <w:p w14:paraId="237C7B72" w14:textId="77777777" w:rsidR="00083EBB" w:rsidRDefault="00083EBB" w:rsidP="00287BCE">
      <w:pPr>
        <w:rPr>
          <w:b/>
          <w:sz w:val="32"/>
        </w:rPr>
      </w:pPr>
    </w:p>
    <w:tbl>
      <w:tblPr>
        <w:tblStyle w:val="TableGrid"/>
        <w:tblpPr w:leftFromText="180" w:rightFromText="180" w:vertAnchor="text" w:horzAnchor="page" w:tblpX="1450" w:tblpY="9"/>
        <w:tblW w:w="9032" w:type="dxa"/>
        <w:tblLook w:val="04A0" w:firstRow="1" w:lastRow="0" w:firstColumn="1" w:lastColumn="0" w:noHBand="0" w:noVBand="1"/>
      </w:tblPr>
      <w:tblGrid>
        <w:gridCol w:w="7088"/>
        <w:gridCol w:w="1944"/>
      </w:tblGrid>
      <w:tr w:rsidR="00D70BD8" w14:paraId="0117974C" w14:textId="77777777" w:rsidTr="00D70BD8">
        <w:trPr>
          <w:trHeight w:val="528"/>
        </w:trPr>
        <w:tc>
          <w:tcPr>
            <w:tcW w:w="7088" w:type="dxa"/>
          </w:tcPr>
          <w:p w14:paraId="58D2C49F" w14:textId="77777777" w:rsidR="00D70BD8" w:rsidRDefault="00D70BD8" w:rsidP="00D70BD8">
            <w:pPr>
              <w:rPr>
                <w:b/>
                <w:sz w:val="32"/>
              </w:rPr>
            </w:pPr>
            <w:r w:rsidRPr="0029041C">
              <w:rPr>
                <w:b/>
                <w:sz w:val="32"/>
              </w:rPr>
              <w:lastRenderedPageBreak/>
              <w:t>Contents</w:t>
            </w:r>
          </w:p>
        </w:tc>
        <w:tc>
          <w:tcPr>
            <w:tcW w:w="1944" w:type="dxa"/>
          </w:tcPr>
          <w:p w14:paraId="28CDFAB4" w14:textId="77777777" w:rsidR="00D70BD8" w:rsidRDefault="00D70BD8" w:rsidP="00D70BD8">
            <w:pPr>
              <w:rPr>
                <w:b/>
                <w:sz w:val="32"/>
              </w:rPr>
            </w:pPr>
            <w:r>
              <w:rPr>
                <w:b/>
                <w:sz w:val="32"/>
              </w:rPr>
              <w:t>Page number</w:t>
            </w:r>
          </w:p>
        </w:tc>
      </w:tr>
      <w:tr w:rsidR="00D70BD8" w14:paraId="62E85389" w14:textId="77777777" w:rsidTr="00D70BD8">
        <w:trPr>
          <w:trHeight w:val="528"/>
        </w:trPr>
        <w:tc>
          <w:tcPr>
            <w:tcW w:w="7088" w:type="dxa"/>
          </w:tcPr>
          <w:p w14:paraId="0113F22A" w14:textId="77777777" w:rsidR="00D70BD8" w:rsidRPr="00C23E0D" w:rsidRDefault="00D70BD8" w:rsidP="00D70BD8">
            <w:r w:rsidRPr="00C23E0D">
              <w:t>Protocol version</w:t>
            </w:r>
          </w:p>
        </w:tc>
        <w:tc>
          <w:tcPr>
            <w:tcW w:w="1944" w:type="dxa"/>
          </w:tcPr>
          <w:p w14:paraId="753DE788" w14:textId="77777777" w:rsidR="00D70BD8" w:rsidRPr="00DD3E7D" w:rsidRDefault="00D70BD8" w:rsidP="00D70BD8">
            <w:r w:rsidRPr="00DD3E7D">
              <w:t>3</w:t>
            </w:r>
          </w:p>
        </w:tc>
      </w:tr>
      <w:tr w:rsidR="00D70BD8" w14:paraId="0D3037CF" w14:textId="77777777" w:rsidTr="00D70BD8">
        <w:trPr>
          <w:trHeight w:val="528"/>
        </w:trPr>
        <w:tc>
          <w:tcPr>
            <w:tcW w:w="7088" w:type="dxa"/>
          </w:tcPr>
          <w:p w14:paraId="05D99B7F" w14:textId="77777777" w:rsidR="00D70BD8" w:rsidRDefault="00D70BD8" w:rsidP="00D70BD8">
            <w:pPr>
              <w:rPr>
                <w:b/>
                <w:sz w:val="32"/>
              </w:rPr>
            </w:pPr>
            <w:r w:rsidRPr="000807C2">
              <w:rPr>
                <w:rFonts w:cs="Calibri"/>
                <w:color w:val="000000"/>
              </w:rPr>
              <w:t>Investigators</w:t>
            </w:r>
            <w:r w:rsidRPr="000807C2">
              <w:rPr>
                <w:rFonts w:cs="Calibri"/>
                <w:color w:val="000000"/>
              </w:rPr>
              <w:tab/>
            </w:r>
          </w:p>
        </w:tc>
        <w:tc>
          <w:tcPr>
            <w:tcW w:w="1944" w:type="dxa"/>
          </w:tcPr>
          <w:p w14:paraId="082EF9C2" w14:textId="77777777" w:rsidR="00D70BD8" w:rsidRPr="00C0476A" w:rsidRDefault="00D70BD8" w:rsidP="00D70BD8">
            <w:r w:rsidRPr="00C0476A">
              <w:t>3</w:t>
            </w:r>
          </w:p>
        </w:tc>
      </w:tr>
      <w:tr w:rsidR="00D70BD8" w14:paraId="42C3D9DA" w14:textId="77777777" w:rsidTr="00D70BD8">
        <w:trPr>
          <w:trHeight w:val="528"/>
        </w:trPr>
        <w:tc>
          <w:tcPr>
            <w:tcW w:w="7088" w:type="dxa"/>
          </w:tcPr>
          <w:p w14:paraId="0DD9B9BF" w14:textId="77777777" w:rsidR="00D70BD8" w:rsidRDefault="00D70BD8" w:rsidP="00D70BD8">
            <w:pPr>
              <w:rPr>
                <w:b/>
                <w:sz w:val="32"/>
              </w:rPr>
            </w:pPr>
            <w:r w:rsidRPr="000807C2">
              <w:rPr>
                <w:rFonts w:cs="Calibri"/>
                <w:color w:val="000000"/>
              </w:rPr>
              <w:t>Disclosures</w:t>
            </w:r>
          </w:p>
        </w:tc>
        <w:tc>
          <w:tcPr>
            <w:tcW w:w="1944" w:type="dxa"/>
          </w:tcPr>
          <w:p w14:paraId="74B79B0B" w14:textId="77777777" w:rsidR="00D70BD8" w:rsidRPr="00C0476A" w:rsidRDefault="00D70BD8" w:rsidP="00D70BD8">
            <w:r w:rsidRPr="00C0476A">
              <w:t>4</w:t>
            </w:r>
          </w:p>
        </w:tc>
      </w:tr>
      <w:tr w:rsidR="00D70BD8" w14:paraId="61585784" w14:textId="77777777" w:rsidTr="00D70BD8">
        <w:trPr>
          <w:trHeight w:val="528"/>
        </w:trPr>
        <w:tc>
          <w:tcPr>
            <w:tcW w:w="7088" w:type="dxa"/>
          </w:tcPr>
          <w:p w14:paraId="6E89468D" w14:textId="77777777" w:rsidR="00D70BD8" w:rsidRDefault="00D70BD8" w:rsidP="00D70BD8">
            <w:pPr>
              <w:rPr>
                <w:b/>
                <w:sz w:val="32"/>
              </w:rPr>
            </w:pPr>
            <w:r w:rsidRPr="000807C2">
              <w:rPr>
                <w:rFonts w:cs="Calibri"/>
                <w:color w:val="000000"/>
              </w:rPr>
              <w:t>Study registration</w:t>
            </w:r>
            <w:r w:rsidRPr="000807C2">
              <w:rPr>
                <w:rFonts w:cs="Calibri"/>
                <w:color w:val="000000"/>
              </w:rPr>
              <w:tab/>
            </w:r>
          </w:p>
        </w:tc>
        <w:tc>
          <w:tcPr>
            <w:tcW w:w="1944" w:type="dxa"/>
          </w:tcPr>
          <w:p w14:paraId="23647E91" w14:textId="77777777" w:rsidR="00D70BD8" w:rsidRPr="00C0476A" w:rsidRDefault="00D70BD8" w:rsidP="00D70BD8">
            <w:pPr>
              <w:rPr>
                <w:b/>
              </w:rPr>
            </w:pPr>
            <w:r>
              <w:rPr>
                <w:b/>
              </w:rPr>
              <w:t>4</w:t>
            </w:r>
          </w:p>
        </w:tc>
      </w:tr>
      <w:tr w:rsidR="00D70BD8" w14:paraId="0A7D9812" w14:textId="77777777" w:rsidTr="00D70BD8">
        <w:trPr>
          <w:trHeight w:val="528"/>
        </w:trPr>
        <w:tc>
          <w:tcPr>
            <w:tcW w:w="7088" w:type="dxa"/>
          </w:tcPr>
          <w:p w14:paraId="152250CD" w14:textId="77777777" w:rsidR="00D70BD8" w:rsidRDefault="00D70BD8" w:rsidP="00D70BD8">
            <w:pPr>
              <w:rPr>
                <w:b/>
                <w:sz w:val="32"/>
              </w:rPr>
            </w:pPr>
            <w:r w:rsidRPr="000807C2">
              <w:rPr>
                <w:rFonts w:cs="Calibri"/>
                <w:color w:val="000000"/>
              </w:rPr>
              <w:t>Sponsorship and funding</w:t>
            </w:r>
          </w:p>
        </w:tc>
        <w:tc>
          <w:tcPr>
            <w:tcW w:w="1944" w:type="dxa"/>
          </w:tcPr>
          <w:p w14:paraId="608286E3" w14:textId="77777777" w:rsidR="00D70BD8" w:rsidRPr="00C0476A" w:rsidRDefault="00D70BD8" w:rsidP="00D70BD8">
            <w:r w:rsidRPr="00C0476A">
              <w:t>4</w:t>
            </w:r>
          </w:p>
        </w:tc>
      </w:tr>
      <w:tr w:rsidR="00D70BD8" w14:paraId="725518F5" w14:textId="77777777" w:rsidTr="00D70BD8">
        <w:trPr>
          <w:trHeight w:val="528"/>
        </w:trPr>
        <w:tc>
          <w:tcPr>
            <w:tcW w:w="7088" w:type="dxa"/>
          </w:tcPr>
          <w:p w14:paraId="0F3FA9B5" w14:textId="77777777" w:rsidR="00D70BD8" w:rsidRDefault="00D70BD8" w:rsidP="00D70BD8">
            <w:pPr>
              <w:rPr>
                <w:b/>
                <w:sz w:val="32"/>
              </w:rPr>
            </w:pPr>
            <w:r w:rsidRPr="000807C2">
              <w:rPr>
                <w:rFonts w:cs="Calibri"/>
                <w:color w:val="000000"/>
              </w:rPr>
              <w:t>Milestones</w:t>
            </w:r>
            <w:r w:rsidRPr="000807C2">
              <w:rPr>
                <w:rFonts w:cs="Calibri"/>
                <w:color w:val="000000"/>
              </w:rPr>
              <w:tab/>
            </w:r>
          </w:p>
        </w:tc>
        <w:tc>
          <w:tcPr>
            <w:tcW w:w="1944" w:type="dxa"/>
          </w:tcPr>
          <w:p w14:paraId="185E3CF4" w14:textId="77777777" w:rsidR="00D70BD8" w:rsidRPr="00C0476A" w:rsidRDefault="00D70BD8" w:rsidP="00D70BD8">
            <w:r w:rsidRPr="00C0476A">
              <w:t>4</w:t>
            </w:r>
          </w:p>
        </w:tc>
      </w:tr>
      <w:tr w:rsidR="00D70BD8" w14:paraId="3C54F41D" w14:textId="77777777" w:rsidTr="00D70BD8">
        <w:trPr>
          <w:trHeight w:val="528"/>
        </w:trPr>
        <w:tc>
          <w:tcPr>
            <w:tcW w:w="7088" w:type="dxa"/>
          </w:tcPr>
          <w:p w14:paraId="45AB514F" w14:textId="77777777" w:rsidR="00D70BD8" w:rsidRDefault="00D70BD8" w:rsidP="00D70BD8">
            <w:pPr>
              <w:rPr>
                <w:b/>
                <w:sz w:val="32"/>
              </w:rPr>
            </w:pPr>
            <w:r w:rsidRPr="000807C2">
              <w:rPr>
                <w:rFonts w:cs="Calibri"/>
                <w:color w:val="000000"/>
              </w:rPr>
              <w:t>Background</w:t>
            </w:r>
            <w:r w:rsidRPr="000807C2">
              <w:rPr>
                <w:rFonts w:cs="Calibri"/>
                <w:color w:val="000000"/>
              </w:rPr>
              <w:tab/>
            </w:r>
          </w:p>
        </w:tc>
        <w:tc>
          <w:tcPr>
            <w:tcW w:w="1944" w:type="dxa"/>
          </w:tcPr>
          <w:p w14:paraId="585B2987" w14:textId="77777777" w:rsidR="00D70BD8" w:rsidRPr="00C0476A" w:rsidRDefault="00D70BD8" w:rsidP="00D70BD8">
            <w:r w:rsidRPr="00C0476A">
              <w:t>5</w:t>
            </w:r>
          </w:p>
        </w:tc>
      </w:tr>
      <w:tr w:rsidR="00D70BD8" w14:paraId="76608D66" w14:textId="77777777" w:rsidTr="00D70BD8">
        <w:trPr>
          <w:trHeight w:val="528"/>
        </w:trPr>
        <w:tc>
          <w:tcPr>
            <w:tcW w:w="7088" w:type="dxa"/>
          </w:tcPr>
          <w:p w14:paraId="2225CEBC" w14:textId="77777777" w:rsidR="00D70BD8" w:rsidRDefault="00D70BD8" w:rsidP="00D70BD8">
            <w:pPr>
              <w:rPr>
                <w:b/>
                <w:sz w:val="32"/>
              </w:rPr>
            </w:pPr>
            <w:r w:rsidRPr="000807C2">
              <w:rPr>
                <w:rFonts w:cs="Calibri"/>
                <w:color w:val="000000"/>
              </w:rPr>
              <w:t>Re</w:t>
            </w:r>
            <w:r>
              <w:rPr>
                <w:rFonts w:cs="Calibri"/>
                <w:color w:val="000000"/>
              </w:rPr>
              <w:t>cruitment &amp; Consent</w:t>
            </w:r>
          </w:p>
        </w:tc>
        <w:tc>
          <w:tcPr>
            <w:tcW w:w="1944" w:type="dxa"/>
          </w:tcPr>
          <w:p w14:paraId="1F78BFBE" w14:textId="77777777" w:rsidR="00D70BD8" w:rsidRPr="00C0476A" w:rsidRDefault="00D70BD8" w:rsidP="00D70BD8">
            <w:r w:rsidRPr="00C0476A">
              <w:t>6</w:t>
            </w:r>
          </w:p>
        </w:tc>
      </w:tr>
      <w:tr w:rsidR="00D70BD8" w14:paraId="0059033E" w14:textId="77777777" w:rsidTr="00D70BD8">
        <w:trPr>
          <w:trHeight w:val="528"/>
        </w:trPr>
        <w:tc>
          <w:tcPr>
            <w:tcW w:w="7088" w:type="dxa"/>
          </w:tcPr>
          <w:p w14:paraId="711D76CA" w14:textId="77777777" w:rsidR="00D70BD8" w:rsidRDefault="00D70BD8" w:rsidP="00D70BD8">
            <w:pPr>
              <w:rPr>
                <w:b/>
                <w:sz w:val="32"/>
              </w:rPr>
            </w:pPr>
            <w:r w:rsidRPr="00B63A83">
              <w:rPr>
                <w:rFonts w:cs="Calibri"/>
              </w:rPr>
              <w:t>Methods</w:t>
            </w:r>
          </w:p>
        </w:tc>
        <w:tc>
          <w:tcPr>
            <w:tcW w:w="1944" w:type="dxa"/>
          </w:tcPr>
          <w:p w14:paraId="12632397" w14:textId="77777777" w:rsidR="00D70BD8" w:rsidRPr="00C0476A" w:rsidRDefault="00D70BD8" w:rsidP="00D70BD8">
            <w:r w:rsidRPr="00C0476A">
              <w:t>6</w:t>
            </w:r>
          </w:p>
        </w:tc>
      </w:tr>
      <w:tr w:rsidR="00D70BD8" w14:paraId="57A214D2" w14:textId="77777777" w:rsidTr="00D70BD8">
        <w:trPr>
          <w:trHeight w:val="528"/>
        </w:trPr>
        <w:tc>
          <w:tcPr>
            <w:tcW w:w="7088" w:type="dxa"/>
          </w:tcPr>
          <w:p w14:paraId="71DE1B84" w14:textId="77777777" w:rsidR="00D70BD8" w:rsidRDefault="00D70BD8" w:rsidP="00D70BD8">
            <w:pPr>
              <w:rPr>
                <w:b/>
                <w:sz w:val="32"/>
              </w:rPr>
            </w:pPr>
            <w:r w:rsidRPr="000807C2">
              <w:rPr>
                <w:rFonts w:cs="Calibri"/>
                <w:color w:val="000000"/>
              </w:rPr>
              <w:t>Ethical considerations</w:t>
            </w:r>
            <w:r w:rsidRPr="000807C2">
              <w:rPr>
                <w:rFonts w:cs="Calibri"/>
                <w:color w:val="000000"/>
              </w:rPr>
              <w:tab/>
            </w:r>
          </w:p>
        </w:tc>
        <w:tc>
          <w:tcPr>
            <w:tcW w:w="1944" w:type="dxa"/>
          </w:tcPr>
          <w:p w14:paraId="70D2876B" w14:textId="77777777" w:rsidR="00D70BD8" w:rsidRPr="00C0476A" w:rsidRDefault="00D70BD8" w:rsidP="00D70BD8">
            <w:r w:rsidRPr="00C0476A">
              <w:t>8</w:t>
            </w:r>
          </w:p>
        </w:tc>
      </w:tr>
      <w:tr w:rsidR="00D70BD8" w14:paraId="2AF103E5" w14:textId="77777777" w:rsidTr="00D70BD8">
        <w:trPr>
          <w:trHeight w:val="503"/>
        </w:trPr>
        <w:tc>
          <w:tcPr>
            <w:tcW w:w="7088" w:type="dxa"/>
          </w:tcPr>
          <w:p w14:paraId="0005AD5C" w14:textId="77777777" w:rsidR="00D70BD8" w:rsidRDefault="00D70BD8" w:rsidP="00D70BD8">
            <w:pPr>
              <w:rPr>
                <w:b/>
                <w:sz w:val="32"/>
              </w:rPr>
            </w:pPr>
            <w:r w:rsidRPr="0061494B">
              <w:t>Authorship</w:t>
            </w:r>
            <w:r>
              <w:t>,</w:t>
            </w:r>
            <w:r w:rsidRPr="0061494B">
              <w:t xml:space="preserve"> </w:t>
            </w:r>
            <w:r>
              <w:t>d</w:t>
            </w:r>
            <w:r w:rsidRPr="0061494B">
              <w:t>issemination</w:t>
            </w:r>
            <w:r>
              <w:t xml:space="preserve"> and d</w:t>
            </w:r>
            <w:r w:rsidRPr="0061494B">
              <w:t>ata sharing</w:t>
            </w:r>
          </w:p>
        </w:tc>
        <w:tc>
          <w:tcPr>
            <w:tcW w:w="1944" w:type="dxa"/>
          </w:tcPr>
          <w:p w14:paraId="74D85991" w14:textId="77777777" w:rsidR="00D70BD8" w:rsidRPr="00C0476A" w:rsidRDefault="00D70BD8" w:rsidP="00D70BD8">
            <w:r w:rsidRPr="00C0476A">
              <w:t>8</w:t>
            </w:r>
          </w:p>
        </w:tc>
      </w:tr>
      <w:tr w:rsidR="00D70BD8" w14:paraId="44EDB879" w14:textId="77777777" w:rsidTr="00D70BD8">
        <w:trPr>
          <w:trHeight w:val="503"/>
        </w:trPr>
        <w:tc>
          <w:tcPr>
            <w:tcW w:w="7088" w:type="dxa"/>
          </w:tcPr>
          <w:p w14:paraId="7B2F1EF6" w14:textId="77777777" w:rsidR="00D70BD8" w:rsidRDefault="00D70BD8" w:rsidP="00D70BD8">
            <w:pPr>
              <w:rPr>
                <w:b/>
                <w:sz w:val="32"/>
              </w:rPr>
            </w:pPr>
            <w:r w:rsidRPr="000807C2">
              <w:rPr>
                <w:rFonts w:cs="Calibri"/>
                <w:color w:val="000000"/>
              </w:rPr>
              <w:t>References</w:t>
            </w:r>
            <w:r w:rsidRPr="000807C2">
              <w:rPr>
                <w:rFonts w:cs="Calibri"/>
                <w:color w:val="000000"/>
              </w:rPr>
              <w:tab/>
            </w:r>
          </w:p>
        </w:tc>
        <w:tc>
          <w:tcPr>
            <w:tcW w:w="1944" w:type="dxa"/>
          </w:tcPr>
          <w:p w14:paraId="59C3BB1A" w14:textId="77777777" w:rsidR="00D70BD8" w:rsidRPr="00C0476A" w:rsidRDefault="00D70BD8" w:rsidP="00D70BD8">
            <w:r w:rsidRPr="00C0476A">
              <w:t>10</w:t>
            </w:r>
          </w:p>
        </w:tc>
      </w:tr>
    </w:tbl>
    <w:p w14:paraId="79988393" w14:textId="77777777" w:rsidR="00083EBB" w:rsidRDefault="00083EBB" w:rsidP="00287BCE">
      <w:pPr>
        <w:rPr>
          <w:b/>
          <w:sz w:val="32"/>
        </w:rPr>
      </w:pPr>
    </w:p>
    <w:p w14:paraId="133C44E6" w14:textId="77777777" w:rsidR="008E2BC7" w:rsidRDefault="008E2BC7" w:rsidP="00287BCE">
      <w:pPr>
        <w:rPr>
          <w:b/>
          <w:sz w:val="32"/>
        </w:rPr>
      </w:pPr>
    </w:p>
    <w:p w14:paraId="68198516" w14:textId="79BA50FB" w:rsidR="00287BCE" w:rsidRDefault="00287BCE" w:rsidP="00287BCE">
      <w:pPr>
        <w:rPr>
          <w:b/>
          <w:sz w:val="32"/>
        </w:rPr>
      </w:pPr>
    </w:p>
    <w:p w14:paraId="1353C1A4" w14:textId="77777777" w:rsidR="008E3B82" w:rsidRPr="0029041C" w:rsidRDefault="008E3B82" w:rsidP="00287BCE">
      <w:pPr>
        <w:rPr>
          <w:b/>
          <w:sz w:val="32"/>
        </w:rPr>
      </w:pPr>
    </w:p>
    <w:p w14:paraId="5886AC79" w14:textId="73F94312" w:rsidR="00287BCE" w:rsidRPr="007B3F09" w:rsidRDefault="00287BCE" w:rsidP="00360E8E">
      <w:pPr>
        <w:rPr>
          <w:rFonts w:cs="Calibri"/>
          <w:b/>
        </w:rPr>
      </w:pPr>
      <w:r w:rsidRPr="000807C2">
        <w:rPr>
          <w:rFonts w:cs="Calibri"/>
          <w:color w:val="000000"/>
        </w:rPr>
        <w:tab/>
      </w:r>
      <w:r w:rsidRPr="000807C2">
        <w:rPr>
          <w:rFonts w:cs="Calibri"/>
          <w:color w:val="000000"/>
        </w:rPr>
        <w:tab/>
      </w:r>
      <w:r w:rsidRPr="000807C2">
        <w:rPr>
          <w:rFonts w:cs="Calibri"/>
          <w:color w:val="000000"/>
        </w:rPr>
        <w:tab/>
      </w:r>
      <w:r w:rsidRPr="000807C2">
        <w:rPr>
          <w:rFonts w:cs="Calibri"/>
          <w:color w:val="000000"/>
        </w:rPr>
        <w:tab/>
      </w:r>
      <w:r w:rsidRPr="000807C2">
        <w:rPr>
          <w:rFonts w:cs="Calibri"/>
          <w:color w:val="000000"/>
        </w:rPr>
        <w:tab/>
      </w:r>
      <w:r w:rsidRPr="000807C2">
        <w:rPr>
          <w:rFonts w:cs="Calibri"/>
          <w:color w:val="000000"/>
        </w:rPr>
        <w:tab/>
      </w:r>
      <w:r w:rsidRPr="000807C2">
        <w:rPr>
          <w:rFonts w:cs="Calibri"/>
          <w:color w:val="000000"/>
        </w:rPr>
        <w:tab/>
      </w:r>
      <w:r w:rsidRPr="000807C2">
        <w:rPr>
          <w:rFonts w:cs="Calibri"/>
          <w:color w:val="000000"/>
        </w:rPr>
        <w:tab/>
      </w:r>
    </w:p>
    <w:p w14:paraId="66285268" w14:textId="77777777" w:rsidR="006B2386" w:rsidRDefault="006B2386" w:rsidP="001D0841">
      <w:pPr>
        <w:rPr>
          <w:b/>
          <w:sz w:val="32"/>
        </w:rPr>
      </w:pPr>
    </w:p>
    <w:p w14:paraId="33EE5E7C" w14:textId="77777777" w:rsidR="006B2386" w:rsidRDefault="006B2386" w:rsidP="001D0841">
      <w:pPr>
        <w:rPr>
          <w:b/>
          <w:sz w:val="32"/>
        </w:rPr>
      </w:pPr>
    </w:p>
    <w:p w14:paraId="5AAB9ACE" w14:textId="77777777" w:rsidR="006B2386" w:rsidRDefault="006B2386" w:rsidP="001D0841">
      <w:pPr>
        <w:rPr>
          <w:b/>
          <w:sz w:val="32"/>
        </w:rPr>
      </w:pPr>
    </w:p>
    <w:p w14:paraId="045EAFED" w14:textId="77777777" w:rsidR="006B2386" w:rsidRDefault="006B2386" w:rsidP="001D0841">
      <w:pPr>
        <w:rPr>
          <w:b/>
          <w:sz w:val="32"/>
        </w:rPr>
      </w:pPr>
    </w:p>
    <w:p w14:paraId="3F8FB778" w14:textId="77777777" w:rsidR="006B2386" w:rsidRDefault="006B2386" w:rsidP="001D0841">
      <w:pPr>
        <w:rPr>
          <w:b/>
          <w:sz w:val="32"/>
        </w:rPr>
      </w:pPr>
    </w:p>
    <w:p w14:paraId="077E3C0E" w14:textId="77777777" w:rsidR="006B2386" w:rsidRDefault="006B2386" w:rsidP="001D0841">
      <w:pPr>
        <w:rPr>
          <w:b/>
          <w:sz w:val="32"/>
        </w:rPr>
      </w:pPr>
    </w:p>
    <w:p w14:paraId="10D2A72D" w14:textId="77777777" w:rsidR="006B2386" w:rsidRDefault="006B2386" w:rsidP="001D0841">
      <w:pPr>
        <w:rPr>
          <w:b/>
          <w:sz w:val="32"/>
        </w:rPr>
      </w:pPr>
    </w:p>
    <w:p w14:paraId="7C6424C3" w14:textId="77777777" w:rsidR="006B2386" w:rsidRDefault="006B2386" w:rsidP="001D0841">
      <w:pPr>
        <w:rPr>
          <w:b/>
          <w:sz w:val="32"/>
        </w:rPr>
      </w:pPr>
    </w:p>
    <w:p w14:paraId="28E34E9E" w14:textId="77777777" w:rsidR="006B2386" w:rsidRDefault="006B2386" w:rsidP="001D0841">
      <w:pPr>
        <w:rPr>
          <w:b/>
          <w:sz w:val="32"/>
        </w:rPr>
      </w:pPr>
    </w:p>
    <w:p w14:paraId="334BCDF4" w14:textId="77777777" w:rsidR="006B2386" w:rsidRDefault="006B2386" w:rsidP="001D0841">
      <w:pPr>
        <w:rPr>
          <w:b/>
          <w:sz w:val="32"/>
        </w:rPr>
      </w:pPr>
    </w:p>
    <w:p w14:paraId="7E28D936" w14:textId="77777777" w:rsidR="006B2386" w:rsidRDefault="006B2386" w:rsidP="001D0841">
      <w:pPr>
        <w:rPr>
          <w:b/>
          <w:sz w:val="32"/>
        </w:rPr>
      </w:pPr>
    </w:p>
    <w:p w14:paraId="0021E914" w14:textId="77777777" w:rsidR="006B2386" w:rsidRDefault="006B2386" w:rsidP="001D0841">
      <w:pPr>
        <w:rPr>
          <w:b/>
          <w:sz w:val="32"/>
        </w:rPr>
      </w:pPr>
    </w:p>
    <w:p w14:paraId="50997E68" w14:textId="204730D0" w:rsidR="00545414" w:rsidRPr="00545414" w:rsidRDefault="008E0896" w:rsidP="001D0841">
      <w:pPr>
        <w:rPr>
          <w:b/>
        </w:rPr>
      </w:pPr>
      <w:r>
        <w:rPr>
          <w:b/>
          <w:sz w:val="32"/>
        </w:rPr>
        <w:t>P</w:t>
      </w:r>
      <w:r w:rsidR="001D0841" w:rsidRPr="0029041C">
        <w:rPr>
          <w:b/>
          <w:sz w:val="32"/>
        </w:rPr>
        <w:t>rotocol version</w:t>
      </w:r>
      <w:r w:rsidR="00360E8E">
        <w:rPr>
          <w:b/>
          <w:sz w:val="32"/>
        </w:rPr>
        <w:t>:</w:t>
      </w:r>
    </w:p>
    <w:tbl>
      <w:tblPr>
        <w:tblStyle w:val="TableGrid"/>
        <w:tblW w:w="0" w:type="auto"/>
        <w:tblLook w:val="04A0" w:firstRow="1" w:lastRow="0" w:firstColumn="1" w:lastColumn="0" w:noHBand="0" w:noVBand="1"/>
      </w:tblPr>
      <w:tblGrid>
        <w:gridCol w:w="1696"/>
        <w:gridCol w:w="2835"/>
      </w:tblGrid>
      <w:tr w:rsidR="00360E8E" w14:paraId="70D0A0AE" w14:textId="77777777" w:rsidTr="00360E8E">
        <w:tc>
          <w:tcPr>
            <w:tcW w:w="1696" w:type="dxa"/>
          </w:tcPr>
          <w:p w14:paraId="090ABEC1" w14:textId="2A15BCBD" w:rsidR="00360E8E" w:rsidRDefault="00360E8E" w:rsidP="001D0841">
            <w:pPr>
              <w:rPr>
                <w:b/>
              </w:rPr>
            </w:pPr>
            <w:r w:rsidRPr="00E01B89">
              <w:rPr>
                <w:b/>
                <w:i/>
              </w:rPr>
              <w:t>Version</w:t>
            </w:r>
          </w:p>
        </w:tc>
        <w:tc>
          <w:tcPr>
            <w:tcW w:w="2835" w:type="dxa"/>
          </w:tcPr>
          <w:p w14:paraId="7C44A73C" w14:textId="2EC4F42A" w:rsidR="00360E8E" w:rsidRDefault="00EF2FBD" w:rsidP="001D0841">
            <w:pPr>
              <w:rPr>
                <w:b/>
              </w:rPr>
            </w:pPr>
            <w:r>
              <w:t>Version 2</w:t>
            </w:r>
            <w:r w:rsidR="00360E8E" w:rsidRPr="00E01B89">
              <w:t>.0</w:t>
            </w:r>
          </w:p>
        </w:tc>
      </w:tr>
      <w:tr w:rsidR="00360E8E" w14:paraId="6B34A1F6" w14:textId="77777777" w:rsidTr="00360E8E">
        <w:trPr>
          <w:trHeight w:val="242"/>
        </w:trPr>
        <w:tc>
          <w:tcPr>
            <w:tcW w:w="1696" w:type="dxa"/>
          </w:tcPr>
          <w:p w14:paraId="0EB12508" w14:textId="75122927" w:rsidR="00360E8E" w:rsidRDefault="00360E8E" w:rsidP="001D0841">
            <w:pPr>
              <w:rPr>
                <w:b/>
              </w:rPr>
            </w:pPr>
            <w:r w:rsidRPr="00E01B89">
              <w:rPr>
                <w:b/>
                <w:i/>
              </w:rPr>
              <w:t>Date finalised</w:t>
            </w:r>
          </w:p>
        </w:tc>
        <w:tc>
          <w:tcPr>
            <w:tcW w:w="2835" w:type="dxa"/>
          </w:tcPr>
          <w:p w14:paraId="3CE65416" w14:textId="1CE45644" w:rsidR="00360E8E" w:rsidRDefault="00EF2FBD" w:rsidP="001D0841">
            <w:pPr>
              <w:rPr>
                <w:b/>
              </w:rPr>
            </w:pPr>
            <w:r>
              <w:t>18/09</w:t>
            </w:r>
            <w:r w:rsidR="00360E8E">
              <w:t>/2016</w:t>
            </w:r>
          </w:p>
        </w:tc>
      </w:tr>
    </w:tbl>
    <w:p w14:paraId="1F0A0885" w14:textId="77777777" w:rsidR="001D0841" w:rsidRDefault="001D0841" w:rsidP="001D0841">
      <w:pPr>
        <w:rPr>
          <w:b/>
          <w:sz w:val="32"/>
        </w:rPr>
      </w:pPr>
    </w:p>
    <w:p w14:paraId="17010929" w14:textId="4B00F4F9" w:rsidR="0074775A" w:rsidRDefault="001D0841" w:rsidP="001D0841">
      <w:pPr>
        <w:rPr>
          <w:b/>
          <w:sz w:val="32"/>
        </w:rPr>
      </w:pPr>
      <w:r w:rsidRPr="0029041C">
        <w:rPr>
          <w:b/>
          <w:sz w:val="32"/>
        </w:rPr>
        <w:t>Investigators</w:t>
      </w:r>
      <w:r>
        <w:rPr>
          <w:b/>
          <w:sz w:val="32"/>
        </w:rPr>
        <w:t>:</w:t>
      </w:r>
    </w:p>
    <w:p w14:paraId="2A017AFD" w14:textId="77777777" w:rsidR="00545414" w:rsidRDefault="00545414" w:rsidP="001D0841">
      <w:pPr>
        <w:rPr>
          <w:b/>
          <w:sz w:val="32"/>
        </w:rPr>
      </w:pPr>
    </w:p>
    <w:p w14:paraId="4D096F84" w14:textId="6505BFC4" w:rsidR="001D0841" w:rsidRPr="006272D2" w:rsidRDefault="001D0841" w:rsidP="001D0841">
      <w:pPr>
        <w:rPr>
          <w:b/>
          <w:i/>
        </w:rPr>
      </w:pPr>
      <w:r w:rsidRPr="00F94F38">
        <w:rPr>
          <w:b/>
          <w:i/>
        </w:rPr>
        <w:t>Principal Investigator:</w:t>
      </w:r>
      <w:r w:rsidRPr="00F94F38">
        <w:rPr>
          <w:b/>
          <w:i/>
        </w:rPr>
        <w:tab/>
      </w:r>
      <w:r w:rsidRPr="00F94F38">
        <w:rPr>
          <w:b/>
          <w:i/>
        </w:rPr>
        <w:tab/>
      </w:r>
    </w:p>
    <w:p w14:paraId="7E07E85A" w14:textId="77777777" w:rsidR="001D0841" w:rsidRPr="00F94F38" w:rsidRDefault="001D0841" w:rsidP="001D0841">
      <w:r w:rsidRPr="00F94F38">
        <w:t>Vinay Gangathimmaiah</w:t>
      </w:r>
      <w:r>
        <w:t xml:space="preserve"> MBBS MPH FACEM</w:t>
      </w:r>
    </w:p>
    <w:p w14:paraId="1069B6E4" w14:textId="77777777" w:rsidR="001D0841" w:rsidRPr="00F94F38" w:rsidRDefault="001D0841" w:rsidP="001D0841">
      <w:pPr>
        <w:pStyle w:val="ecxmsonormal"/>
        <w:spacing w:before="0" w:beforeAutospacing="0" w:after="0" w:afterAutospacing="0"/>
        <w:rPr>
          <w:rFonts w:ascii="Calibri" w:hAnsi="Calibri" w:cs="Calibri"/>
          <w:sz w:val="18"/>
          <w:szCs w:val="18"/>
        </w:rPr>
      </w:pPr>
      <w:r>
        <w:rPr>
          <w:rFonts w:ascii="Calibri" w:hAnsi="Calibri" w:cs="Calibri"/>
          <w:sz w:val="18"/>
          <w:szCs w:val="18"/>
        </w:rPr>
        <w:t>Emergency Physician &amp; Retrieval Registrar</w:t>
      </w:r>
    </w:p>
    <w:p w14:paraId="4299F569" w14:textId="5A1F96CF" w:rsidR="001D0841" w:rsidRPr="00F94F38" w:rsidRDefault="001E5A6A" w:rsidP="001D0841">
      <w:pPr>
        <w:rPr>
          <w:rFonts w:cs="Calibri"/>
          <w:color w:val="000000"/>
          <w:sz w:val="18"/>
          <w:szCs w:val="18"/>
          <w:lang w:eastAsia="en-AU"/>
        </w:rPr>
      </w:pPr>
      <w:r>
        <w:rPr>
          <w:rFonts w:cs="Calibri"/>
          <w:color w:val="000000"/>
          <w:sz w:val="18"/>
          <w:szCs w:val="18"/>
          <w:lang w:eastAsia="en-AU"/>
        </w:rPr>
        <w:t xml:space="preserve">Lifeflight Retrieval Medicine, </w:t>
      </w:r>
      <w:r w:rsidR="001D0841">
        <w:rPr>
          <w:rFonts w:cs="Calibri"/>
          <w:color w:val="000000"/>
          <w:sz w:val="18"/>
          <w:szCs w:val="18"/>
          <w:lang w:eastAsia="en-AU"/>
        </w:rPr>
        <w:t>Townsville Base. PO Box 8300, Garbutt, Qld 4814</w:t>
      </w:r>
    </w:p>
    <w:p w14:paraId="276899E8" w14:textId="31E498A1" w:rsidR="001D0841" w:rsidRPr="00F94F38" w:rsidRDefault="001D0841" w:rsidP="001D0841">
      <w:pPr>
        <w:pStyle w:val="ecxmsonormal"/>
        <w:spacing w:before="0" w:beforeAutospacing="0" w:after="0" w:afterAutospacing="0"/>
        <w:rPr>
          <w:rFonts w:ascii="Calibri" w:hAnsi="Calibri" w:cs="Calibri"/>
          <w:sz w:val="18"/>
          <w:szCs w:val="18"/>
        </w:rPr>
      </w:pPr>
      <w:r w:rsidRPr="00F94F38">
        <w:rPr>
          <w:rFonts w:ascii="Calibri" w:hAnsi="Calibri" w:cs="Calibri"/>
          <w:sz w:val="18"/>
          <w:szCs w:val="18"/>
        </w:rPr>
        <w:t>Email: </w:t>
      </w:r>
      <w:r w:rsidRPr="00287BCE">
        <w:rPr>
          <w:rFonts w:ascii="Calibri" w:hAnsi="Calibri" w:cs="Calibri"/>
          <w:sz w:val="18"/>
          <w:szCs w:val="18"/>
        </w:rPr>
        <w:t>vi</w:t>
      </w:r>
      <w:r w:rsidR="001E5A6A">
        <w:rPr>
          <w:rFonts w:ascii="Calibri" w:hAnsi="Calibri" w:cs="Calibri"/>
          <w:sz w:val="18"/>
          <w:szCs w:val="18"/>
        </w:rPr>
        <w:t>nay.gangathimmaiah@life</w:t>
      </w:r>
      <w:r>
        <w:rPr>
          <w:rFonts w:ascii="Calibri" w:hAnsi="Calibri" w:cs="Calibri"/>
          <w:sz w:val="18"/>
          <w:szCs w:val="18"/>
        </w:rPr>
        <w:t>flightmedical.org.au</w:t>
      </w:r>
    </w:p>
    <w:p w14:paraId="72E52E2C" w14:textId="35067C7D" w:rsidR="001D0841" w:rsidRPr="00F94F38" w:rsidRDefault="008603FE" w:rsidP="001D0841">
      <w:pPr>
        <w:pStyle w:val="ecxmsonormal"/>
        <w:spacing w:before="0" w:beforeAutospacing="0" w:after="0" w:afterAutospacing="0"/>
        <w:rPr>
          <w:rFonts w:ascii="Calibri" w:hAnsi="Calibri" w:cs="Calibri"/>
          <w:sz w:val="18"/>
          <w:szCs w:val="18"/>
        </w:rPr>
      </w:pPr>
      <w:r>
        <w:rPr>
          <w:rFonts w:ascii="Calibri" w:hAnsi="Calibri" w:cs="Calibri"/>
          <w:sz w:val="18"/>
          <w:szCs w:val="18"/>
        </w:rPr>
        <w:t>Phone: +61432650</w:t>
      </w:r>
      <w:r w:rsidR="001D0841" w:rsidRPr="00F94F38">
        <w:rPr>
          <w:rFonts w:ascii="Calibri" w:hAnsi="Calibri" w:cs="Calibri"/>
          <w:sz w:val="18"/>
          <w:szCs w:val="18"/>
        </w:rPr>
        <w:t>840</w:t>
      </w:r>
    </w:p>
    <w:p w14:paraId="5D294678" w14:textId="77777777" w:rsidR="001D0841" w:rsidRDefault="001D0841" w:rsidP="001D0841">
      <w:pPr>
        <w:rPr>
          <w:b/>
          <w:i/>
          <w:color w:val="000000"/>
          <w:sz w:val="20"/>
          <w:lang w:eastAsia="en-AU"/>
        </w:rPr>
      </w:pPr>
      <w:r>
        <w:rPr>
          <w:color w:val="000000"/>
          <w:sz w:val="18"/>
          <w:lang w:eastAsia="en-AU"/>
        </w:rPr>
        <w:t>(</w:t>
      </w:r>
      <w:r w:rsidRPr="00F94F38">
        <w:rPr>
          <w:b/>
          <w:i/>
          <w:color w:val="000000"/>
          <w:sz w:val="20"/>
          <w:lang w:eastAsia="en-AU"/>
        </w:rPr>
        <w:t>Please contact Principal Investigator with all general and scientific enquiries</w:t>
      </w:r>
      <w:r>
        <w:rPr>
          <w:b/>
          <w:i/>
          <w:color w:val="000000"/>
          <w:sz w:val="20"/>
          <w:lang w:eastAsia="en-AU"/>
        </w:rPr>
        <w:t>)</w:t>
      </w:r>
    </w:p>
    <w:p w14:paraId="6177C5D2" w14:textId="77777777" w:rsidR="001D0841" w:rsidRDefault="001D0841" w:rsidP="001D0841">
      <w:pPr>
        <w:pStyle w:val="NormalBlack"/>
        <w:ind w:firstLine="0"/>
        <w:rPr>
          <w:b/>
          <w:i/>
        </w:rPr>
      </w:pPr>
    </w:p>
    <w:p w14:paraId="00CBCCE2" w14:textId="757D39C0" w:rsidR="001D0841" w:rsidRPr="008603FE" w:rsidRDefault="001D0841" w:rsidP="001D0841">
      <w:pPr>
        <w:pStyle w:val="NormalBlack"/>
        <w:ind w:firstLine="0"/>
        <w:rPr>
          <w:b/>
          <w:i/>
          <w:color w:val="000000" w:themeColor="text1"/>
          <w:sz w:val="24"/>
          <w:szCs w:val="24"/>
        </w:rPr>
      </w:pPr>
      <w:r w:rsidRPr="008603FE">
        <w:rPr>
          <w:b/>
          <w:i/>
          <w:color w:val="000000" w:themeColor="text1"/>
          <w:sz w:val="24"/>
          <w:szCs w:val="24"/>
        </w:rPr>
        <w:t>Co-investigators:</w:t>
      </w:r>
      <w:r w:rsidRPr="008603FE">
        <w:rPr>
          <w:b/>
          <w:i/>
          <w:color w:val="000000" w:themeColor="text1"/>
          <w:sz w:val="24"/>
          <w:szCs w:val="24"/>
        </w:rPr>
        <w:tab/>
      </w:r>
      <w:r w:rsidRPr="008603FE">
        <w:rPr>
          <w:b/>
          <w:i/>
          <w:color w:val="000000" w:themeColor="text1"/>
          <w:sz w:val="24"/>
          <w:szCs w:val="24"/>
        </w:rPr>
        <w:tab/>
      </w:r>
      <w:r w:rsidRPr="008603FE">
        <w:rPr>
          <w:b/>
          <w:i/>
          <w:color w:val="000000" w:themeColor="text1"/>
        </w:rPr>
        <w:tab/>
      </w:r>
    </w:p>
    <w:p w14:paraId="257FAC15" w14:textId="77777777" w:rsidR="001D0841" w:rsidRPr="008603FE" w:rsidRDefault="001D0841" w:rsidP="001D0841">
      <w:pPr>
        <w:pStyle w:val="NormalBlack"/>
        <w:ind w:firstLine="0"/>
        <w:rPr>
          <w:color w:val="000000" w:themeColor="text1"/>
          <w:sz w:val="24"/>
          <w:szCs w:val="24"/>
        </w:rPr>
      </w:pPr>
      <w:r w:rsidRPr="008603FE">
        <w:rPr>
          <w:color w:val="000000" w:themeColor="text1"/>
          <w:sz w:val="24"/>
          <w:szCs w:val="24"/>
        </w:rPr>
        <w:t xml:space="preserve">Minh Le Cong MBBS, FRACGP, FACCRM, FARGP, GDRGP, GCMA </w:t>
      </w:r>
    </w:p>
    <w:p w14:paraId="2DF95B07" w14:textId="77777777" w:rsidR="001D0841" w:rsidRPr="008603FE" w:rsidRDefault="001D0841" w:rsidP="001D0841">
      <w:pPr>
        <w:rPr>
          <w:color w:val="000000" w:themeColor="text1"/>
          <w:sz w:val="18"/>
          <w:lang w:eastAsia="en-AU"/>
        </w:rPr>
      </w:pPr>
      <w:r w:rsidRPr="008603FE">
        <w:rPr>
          <w:color w:val="000000" w:themeColor="text1"/>
          <w:sz w:val="18"/>
          <w:lang w:eastAsia="en-AU"/>
        </w:rPr>
        <w:t>Retrieval Physician &amp; General Practitioner</w:t>
      </w:r>
    </w:p>
    <w:p w14:paraId="5225DFC4" w14:textId="77777777" w:rsidR="001D0841" w:rsidRPr="008603FE" w:rsidRDefault="001D0841" w:rsidP="001D0841">
      <w:pPr>
        <w:rPr>
          <w:color w:val="000000" w:themeColor="text1"/>
          <w:sz w:val="18"/>
          <w:lang w:eastAsia="en-AU"/>
        </w:rPr>
      </w:pPr>
      <w:r w:rsidRPr="008603FE">
        <w:rPr>
          <w:color w:val="000000" w:themeColor="text1"/>
          <w:sz w:val="18"/>
          <w:lang w:eastAsia="en-AU"/>
        </w:rPr>
        <w:t>Royal Flying Doctor Service, Mount Isa Base,11 Barkly Highway, Mount Isa, Qld 4825, Australia</w:t>
      </w:r>
    </w:p>
    <w:p w14:paraId="12063796" w14:textId="77777777" w:rsidR="001D0841" w:rsidRPr="008603FE" w:rsidRDefault="001D0841" w:rsidP="001D0841">
      <w:pPr>
        <w:rPr>
          <w:color w:val="000000" w:themeColor="text1"/>
          <w:sz w:val="18"/>
          <w:lang w:eastAsia="en-AU"/>
        </w:rPr>
      </w:pPr>
      <w:r w:rsidRPr="008603FE">
        <w:rPr>
          <w:color w:val="000000" w:themeColor="text1"/>
          <w:sz w:val="18"/>
          <w:lang w:eastAsia="en-AU"/>
        </w:rPr>
        <w:t xml:space="preserve">Email: </w:t>
      </w:r>
      <w:hyperlink r:id="rId8" w:history="1">
        <w:r w:rsidRPr="008603FE">
          <w:rPr>
            <w:rStyle w:val="Hyperlink"/>
            <w:rFonts w:cstheme="minorBidi"/>
            <w:color w:val="000000" w:themeColor="text1"/>
            <w:sz w:val="18"/>
            <w:lang w:eastAsia="en-AU"/>
          </w:rPr>
          <w:t>mlecong@rfdsqld.com.au</w:t>
        </w:r>
      </w:hyperlink>
      <w:r w:rsidRPr="008603FE">
        <w:rPr>
          <w:color w:val="000000" w:themeColor="text1"/>
          <w:sz w:val="18"/>
          <w:lang w:eastAsia="en-AU"/>
        </w:rPr>
        <w:t xml:space="preserve"> </w:t>
      </w:r>
    </w:p>
    <w:p w14:paraId="138F3B54" w14:textId="787E3E54" w:rsidR="001D0841" w:rsidRPr="008603FE" w:rsidRDefault="001D0841" w:rsidP="001D0841">
      <w:pPr>
        <w:pStyle w:val="NormalBlack"/>
        <w:ind w:firstLine="0"/>
        <w:rPr>
          <w:color w:val="000000" w:themeColor="text1"/>
        </w:rPr>
      </w:pPr>
      <w:r w:rsidRPr="008603FE">
        <w:rPr>
          <w:color w:val="000000" w:themeColor="text1"/>
          <w:sz w:val="18"/>
          <w:lang w:eastAsia="en-AU"/>
        </w:rPr>
        <w:t>Phone:07</w:t>
      </w:r>
      <w:r w:rsidR="0082756C">
        <w:rPr>
          <w:color w:val="000000" w:themeColor="text1"/>
          <w:sz w:val="18"/>
          <w:lang w:eastAsia="en-AU"/>
        </w:rPr>
        <w:t xml:space="preserve"> </w:t>
      </w:r>
      <w:r w:rsidRPr="008603FE">
        <w:rPr>
          <w:color w:val="000000" w:themeColor="text1"/>
          <w:sz w:val="18"/>
          <w:lang w:eastAsia="en-AU"/>
        </w:rPr>
        <w:t>40537692</w:t>
      </w:r>
    </w:p>
    <w:p w14:paraId="78E3C414" w14:textId="77777777" w:rsidR="001D0841" w:rsidRPr="008603FE" w:rsidRDefault="001D0841" w:rsidP="001D0841">
      <w:pPr>
        <w:pStyle w:val="NormalBlack"/>
        <w:ind w:firstLine="0"/>
        <w:rPr>
          <w:color w:val="000000" w:themeColor="text1"/>
        </w:rPr>
      </w:pPr>
    </w:p>
    <w:p w14:paraId="01270EB3" w14:textId="77777777" w:rsidR="001D0841" w:rsidRPr="008603FE" w:rsidRDefault="001D0841" w:rsidP="001D0841">
      <w:pPr>
        <w:rPr>
          <w:color w:val="000000" w:themeColor="text1"/>
          <w:sz w:val="18"/>
          <w:lang w:eastAsia="en-AU"/>
        </w:rPr>
      </w:pPr>
      <w:r w:rsidRPr="008603FE">
        <w:rPr>
          <w:color w:val="000000" w:themeColor="text1"/>
        </w:rPr>
        <w:t>Luke Burman MBBS BA(Mathematics &amp; Sociology) FACEM</w:t>
      </w:r>
    </w:p>
    <w:p w14:paraId="526B8D71" w14:textId="77777777" w:rsidR="001D0841" w:rsidRPr="008603FE" w:rsidRDefault="001D0841" w:rsidP="001D0841">
      <w:pPr>
        <w:rPr>
          <w:color w:val="000000" w:themeColor="text1"/>
          <w:sz w:val="18"/>
          <w:lang w:eastAsia="en-AU"/>
        </w:rPr>
      </w:pPr>
      <w:r w:rsidRPr="008603FE">
        <w:rPr>
          <w:color w:val="000000" w:themeColor="text1"/>
          <w:sz w:val="18"/>
          <w:lang w:eastAsia="en-AU"/>
        </w:rPr>
        <w:t>Emergency &amp; Retrieval Physician</w:t>
      </w:r>
    </w:p>
    <w:p w14:paraId="031E0C89" w14:textId="07AFE506" w:rsidR="001D0841" w:rsidRPr="008603FE" w:rsidRDefault="001E5A6A" w:rsidP="001D0841">
      <w:pPr>
        <w:rPr>
          <w:rFonts w:cs="Calibri"/>
          <w:color w:val="000000" w:themeColor="text1"/>
          <w:sz w:val="18"/>
          <w:szCs w:val="18"/>
          <w:lang w:eastAsia="en-AU"/>
        </w:rPr>
      </w:pPr>
      <w:r>
        <w:rPr>
          <w:rFonts w:cs="Calibri"/>
          <w:color w:val="000000" w:themeColor="text1"/>
          <w:sz w:val="18"/>
          <w:szCs w:val="18"/>
          <w:lang w:eastAsia="en-AU"/>
        </w:rPr>
        <w:t>Lifeflight Retrieval Medicine,</w:t>
      </w:r>
      <w:r w:rsidR="001D0841" w:rsidRPr="008603FE">
        <w:rPr>
          <w:rFonts w:cs="Calibri"/>
          <w:color w:val="000000" w:themeColor="text1"/>
          <w:sz w:val="18"/>
          <w:szCs w:val="18"/>
          <w:lang w:eastAsia="en-AU"/>
        </w:rPr>
        <w:t xml:space="preserve"> Queensland Townsville Base, PO Box 8300, Garbutt, Qld 4814,Australia</w:t>
      </w:r>
    </w:p>
    <w:p w14:paraId="32D3929A" w14:textId="77777777" w:rsidR="001D0841" w:rsidRPr="008603FE" w:rsidRDefault="001D0841" w:rsidP="001D0841">
      <w:pPr>
        <w:rPr>
          <w:rFonts w:cs="Calibri"/>
          <w:color w:val="000000" w:themeColor="text1"/>
          <w:sz w:val="18"/>
          <w:szCs w:val="18"/>
          <w:lang w:eastAsia="en-AU"/>
        </w:rPr>
      </w:pPr>
      <w:r w:rsidRPr="008603FE">
        <w:rPr>
          <w:color w:val="000000" w:themeColor="text1"/>
          <w:sz w:val="18"/>
          <w:lang w:eastAsia="en-AU"/>
        </w:rPr>
        <w:t xml:space="preserve">Emergency Department | Internal Mail Box 23 | The Townsville Hospital </w:t>
      </w:r>
      <w:r w:rsidRPr="008603FE">
        <w:rPr>
          <w:rFonts w:cs="Calibri"/>
          <w:color w:val="000000" w:themeColor="text1"/>
          <w:sz w:val="18"/>
          <w:szCs w:val="18"/>
          <w:lang w:eastAsia="en-AU"/>
        </w:rPr>
        <w:t xml:space="preserve">, </w:t>
      </w:r>
      <w:r w:rsidRPr="008603FE">
        <w:rPr>
          <w:color w:val="000000" w:themeColor="text1"/>
          <w:sz w:val="18"/>
          <w:lang w:eastAsia="en-AU"/>
        </w:rPr>
        <w:t xml:space="preserve">PO Box 670 | Townsville Qld 4810 </w:t>
      </w:r>
    </w:p>
    <w:p w14:paraId="79ABE593" w14:textId="77777777" w:rsidR="001D0841" w:rsidRPr="008603FE" w:rsidRDefault="001D0841" w:rsidP="001D0841">
      <w:pPr>
        <w:rPr>
          <w:color w:val="000000" w:themeColor="text1"/>
          <w:sz w:val="18"/>
          <w:lang w:eastAsia="en-AU"/>
        </w:rPr>
      </w:pPr>
      <w:r w:rsidRPr="008603FE">
        <w:rPr>
          <w:color w:val="000000" w:themeColor="text1"/>
          <w:sz w:val="18"/>
          <w:lang w:eastAsia="en-AU"/>
        </w:rPr>
        <w:t xml:space="preserve">Email: </w:t>
      </w:r>
      <w:hyperlink r:id="rId9" w:history="1">
        <w:r w:rsidRPr="008603FE">
          <w:rPr>
            <w:rStyle w:val="Hyperlink"/>
            <w:color w:val="000000" w:themeColor="text1"/>
            <w:sz w:val="18"/>
            <w:lang w:eastAsia="en-AU"/>
          </w:rPr>
          <w:t>luke.burman@health.qld.gov.au</w:t>
        </w:r>
      </w:hyperlink>
      <w:r w:rsidRPr="008603FE">
        <w:rPr>
          <w:color w:val="000000" w:themeColor="text1"/>
          <w:sz w:val="18"/>
          <w:lang w:eastAsia="en-AU"/>
        </w:rPr>
        <w:t xml:space="preserve"> </w:t>
      </w:r>
    </w:p>
    <w:p w14:paraId="5293421F" w14:textId="5C645CD7" w:rsidR="001D0841" w:rsidRPr="008603FE" w:rsidRDefault="008603FE" w:rsidP="001D0841">
      <w:pPr>
        <w:rPr>
          <w:color w:val="000000" w:themeColor="text1"/>
          <w:sz w:val="18"/>
          <w:lang w:eastAsia="en-AU"/>
        </w:rPr>
      </w:pPr>
      <w:r>
        <w:rPr>
          <w:color w:val="000000" w:themeColor="text1"/>
          <w:sz w:val="18"/>
          <w:lang w:eastAsia="en-AU"/>
        </w:rPr>
        <w:t>Phone: +61</w:t>
      </w:r>
      <w:r w:rsidR="0082756C">
        <w:rPr>
          <w:color w:val="000000" w:themeColor="text1"/>
          <w:sz w:val="18"/>
          <w:lang w:eastAsia="en-AU"/>
        </w:rPr>
        <w:t xml:space="preserve"> </w:t>
      </w:r>
      <w:r>
        <w:rPr>
          <w:color w:val="000000" w:themeColor="text1"/>
          <w:sz w:val="18"/>
          <w:lang w:eastAsia="en-AU"/>
        </w:rPr>
        <w:t>432</w:t>
      </w:r>
      <w:r w:rsidR="0082756C">
        <w:rPr>
          <w:color w:val="000000" w:themeColor="text1"/>
          <w:sz w:val="18"/>
          <w:lang w:eastAsia="en-AU"/>
        </w:rPr>
        <w:t xml:space="preserve"> </w:t>
      </w:r>
      <w:r>
        <w:rPr>
          <w:color w:val="000000" w:themeColor="text1"/>
          <w:sz w:val="18"/>
          <w:lang w:eastAsia="en-AU"/>
        </w:rPr>
        <w:t>472</w:t>
      </w:r>
      <w:r w:rsidR="0082756C">
        <w:rPr>
          <w:color w:val="000000" w:themeColor="text1"/>
          <w:sz w:val="18"/>
          <w:lang w:eastAsia="en-AU"/>
        </w:rPr>
        <w:t xml:space="preserve"> </w:t>
      </w:r>
      <w:r>
        <w:rPr>
          <w:color w:val="000000" w:themeColor="text1"/>
          <w:sz w:val="18"/>
          <w:lang w:eastAsia="en-AU"/>
        </w:rPr>
        <w:t>287</w:t>
      </w:r>
    </w:p>
    <w:p w14:paraId="291E0EB5" w14:textId="77777777" w:rsidR="001D0841" w:rsidRPr="008603FE" w:rsidRDefault="001D0841" w:rsidP="001D0841">
      <w:pPr>
        <w:pStyle w:val="NormalBlack"/>
        <w:ind w:firstLine="0"/>
        <w:rPr>
          <w:color w:val="000000" w:themeColor="text1"/>
        </w:rPr>
      </w:pPr>
    </w:p>
    <w:p w14:paraId="54E626CE" w14:textId="5F67BE90" w:rsidR="001D0841" w:rsidRPr="008603FE" w:rsidRDefault="001D0841" w:rsidP="001D0841">
      <w:pPr>
        <w:rPr>
          <w:color w:val="000000" w:themeColor="text1"/>
          <w:lang w:eastAsia="en-AU"/>
        </w:rPr>
      </w:pPr>
      <w:r w:rsidRPr="008603FE">
        <w:rPr>
          <w:color w:val="000000" w:themeColor="text1"/>
          <w:lang w:eastAsia="en-AU"/>
        </w:rPr>
        <w:t>Mike Wilson MB</w:t>
      </w:r>
      <w:r w:rsidR="00B65B88">
        <w:rPr>
          <w:color w:val="000000" w:themeColor="text1"/>
          <w:lang w:eastAsia="en-AU"/>
        </w:rPr>
        <w:t>ChB</w:t>
      </w:r>
      <w:r w:rsidRPr="008603FE">
        <w:rPr>
          <w:color w:val="000000" w:themeColor="text1"/>
          <w:lang w:eastAsia="en-AU"/>
        </w:rPr>
        <w:t xml:space="preserve"> DIMC(RCSEd)</w:t>
      </w:r>
    </w:p>
    <w:p w14:paraId="1C6B8A46" w14:textId="77777777" w:rsidR="001D0841" w:rsidRPr="008603FE" w:rsidRDefault="001D0841" w:rsidP="001D0841">
      <w:pPr>
        <w:rPr>
          <w:color w:val="000000" w:themeColor="text1"/>
          <w:sz w:val="18"/>
          <w:lang w:eastAsia="en-AU"/>
        </w:rPr>
      </w:pPr>
      <w:r w:rsidRPr="008603FE">
        <w:rPr>
          <w:color w:val="000000" w:themeColor="text1"/>
          <w:sz w:val="18"/>
          <w:lang w:eastAsia="en-AU"/>
        </w:rPr>
        <w:t>Emergency &amp; Retrieval Registrar</w:t>
      </w:r>
    </w:p>
    <w:p w14:paraId="64A4664F" w14:textId="6D28694C" w:rsidR="001D0841" w:rsidRPr="008603FE" w:rsidRDefault="001E5A6A" w:rsidP="001D0841">
      <w:pPr>
        <w:rPr>
          <w:rFonts w:cs="Calibri"/>
          <w:color w:val="000000" w:themeColor="text1"/>
          <w:sz w:val="18"/>
          <w:szCs w:val="18"/>
          <w:lang w:eastAsia="en-AU"/>
        </w:rPr>
      </w:pPr>
      <w:r>
        <w:rPr>
          <w:rFonts w:cs="Calibri"/>
          <w:color w:val="000000" w:themeColor="text1"/>
          <w:sz w:val="18"/>
          <w:szCs w:val="18"/>
          <w:lang w:eastAsia="en-AU"/>
        </w:rPr>
        <w:t>Lifeflight Retrieval Medicine,</w:t>
      </w:r>
      <w:r w:rsidR="001D0841" w:rsidRPr="008603FE">
        <w:rPr>
          <w:rFonts w:cs="Calibri"/>
          <w:color w:val="000000" w:themeColor="text1"/>
          <w:sz w:val="18"/>
          <w:szCs w:val="18"/>
          <w:lang w:eastAsia="en-AU"/>
        </w:rPr>
        <w:t xml:space="preserve"> Townsville Base, PO Box 8300, Garbutt, Qld 4814, Australia</w:t>
      </w:r>
    </w:p>
    <w:p w14:paraId="11F5DE76" w14:textId="3A26CA85" w:rsidR="001D0841" w:rsidRPr="008603FE" w:rsidRDefault="001D0841" w:rsidP="001D0841">
      <w:pPr>
        <w:rPr>
          <w:color w:val="000000" w:themeColor="text1"/>
          <w:sz w:val="18"/>
          <w:lang w:eastAsia="en-AU"/>
        </w:rPr>
      </w:pPr>
      <w:r w:rsidRPr="008603FE">
        <w:rPr>
          <w:color w:val="000000" w:themeColor="text1"/>
          <w:sz w:val="18"/>
          <w:lang w:eastAsia="en-AU"/>
        </w:rPr>
        <w:t xml:space="preserve">Email: </w:t>
      </w:r>
      <w:hyperlink r:id="rId10" w:history="1">
        <w:r w:rsidR="00CB667F" w:rsidRPr="00DA5168">
          <w:rPr>
            <w:rStyle w:val="Hyperlink"/>
            <w:rFonts w:cstheme="minorBidi"/>
            <w:sz w:val="18"/>
            <w:lang w:eastAsia="en-AU"/>
          </w:rPr>
          <w:t>searchandrescue@doctors.org.uk</w:t>
        </w:r>
      </w:hyperlink>
      <w:r w:rsidRPr="008603FE">
        <w:rPr>
          <w:color w:val="000000" w:themeColor="text1"/>
          <w:sz w:val="18"/>
          <w:lang w:eastAsia="en-AU"/>
        </w:rPr>
        <w:t xml:space="preserve"> </w:t>
      </w:r>
    </w:p>
    <w:p w14:paraId="20640EB7" w14:textId="77777777" w:rsidR="001D0841" w:rsidRPr="008603FE" w:rsidRDefault="001D0841" w:rsidP="001D0841">
      <w:pPr>
        <w:rPr>
          <w:color w:val="000000" w:themeColor="text1"/>
          <w:sz w:val="18"/>
          <w:lang w:eastAsia="en-AU"/>
        </w:rPr>
      </w:pPr>
      <w:r w:rsidRPr="008603FE">
        <w:rPr>
          <w:color w:val="000000" w:themeColor="text1"/>
          <w:sz w:val="18"/>
          <w:lang w:eastAsia="en-AU"/>
        </w:rPr>
        <w:t>Phone: +447960363219</w:t>
      </w:r>
    </w:p>
    <w:p w14:paraId="2D913AAD" w14:textId="77777777" w:rsidR="001D0841" w:rsidRPr="008603FE" w:rsidRDefault="001D0841" w:rsidP="001D0841">
      <w:pPr>
        <w:rPr>
          <w:color w:val="000000" w:themeColor="text1"/>
          <w:sz w:val="18"/>
          <w:lang w:eastAsia="en-AU"/>
        </w:rPr>
      </w:pPr>
    </w:p>
    <w:p w14:paraId="3784C68E" w14:textId="77777777" w:rsidR="001D0841" w:rsidRPr="008603FE" w:rsidRDefault="001D0841" w:rsidP="001D0841">
      <w:pPr>
        <w:pStyle w:val="NormalBlack"/>
        <w:ind w:firstLine="0"/>
        <w:rPr>
          <w:b/>
          <w:color w:val="000000" w:themeColor="text1"/>
          <w:sz w:val="24"/>
          <w:szCs w:val="24"/>
          <w:lang w:eastAsia="en-AU"/>
        </w:rPr>
      </w:pPr>
      <w:r w:rsidRPr="008603FE">
        <w:rPr>
          <w:color w:val="000000" w:themeColor="text1"/>
          <w:sz w:val="24"/>
          <w:szCs w:val="24"/>
          <w:lang w:eastAsia="en-AU"/>
        </w:rPr>
        <w:t xml:space="preserve">Kate Hooper MBBS </w:t>
      </w:r>
    </w:p>
    <w:p w14:paraId="7BC208E7" w14:textId="77777777" w:rsidR="001D0841" w:rsidRPr="008603FE" w:rsidRDefault="001D0841" w:rsidP="001D0841">
      <w:pPr>
        <w:rPr>
          <w:color w:val="000000" w:themeColor="text1"/>
          <w:sz w:val="18"/>
          <w:lang w:eastAsia="en-AU"/>
        </w:rPr>
      </w:pPr>
      <w:r w:rsidRPr="008603FE">
        <w:rPr>
          <w:color w:val="000000" w:themeColor="text1"/>
          <w:sz w:val="18"/>
          <w:lang w:eastAsia="en-AU"/>
        </w:rPr>
        <w:t>Emergency &amp; Retrieval Registrar</w:t>
      </w:r>
    </w:p>
    <w:p w14:paraId="5DDC8585" w14:textId="2E0123E9" w:rsidR="001D0841" w:rsidRPr="008603FE" w:rsidRDefault="001E5A6A" w:rsidP="001D0841">
      <w:pPr>
        <w:rPr>
          <w:rFonts w:cs="Calibri"/>
          <w:color w:val="000000" w:themeColor="text1"/>
          <w:sz w:val="18"/>
          <w:szCs w:val="18"/>
          <w:lang w:eastAsia="en-AU"/>
        </w:rPr>
      </w:pPr>
      <w:r>
        <w:rPr>
          <w:rFonts w:cs="Calibri"/>
          <w:color w:val="000000" w:themeColor="text1"/>
          <w:sz w:val="18"/>
          <w:szCs w:val="18"/>
          <w:lang w:eastAsia="en-AU"/>
        </w:rPr>
        <w:t>LIfeflight Retrieval Medicine,</w:t>
      </w:r>
      <w:r w:rsidR="001D0841" w:rsidRPr="008603FE">
        <w:rPr>
          <w:rFonts w:cs="Calibri"/>
          <w:color w:val="000000" w:themeColor="text1"/>
          <w:sz w:val="18"/>
          <w:szCs w:val="18"/>
          <w:lang w:eastAsia="en-AU"/>
        </w:rPr>
        <w:t xml:space="preserve"> Townsville Base, PO Box 8300, Garbutt, Qld 4814, Australia</w:t>
      </w:r>
    </w:p>
    <w:p w14:paraId="6FFB260A" w14:textId="4C8B925F" w:rsidR="001D0841" w:rsidRPr="008603FE" w:rsidRDefault="001D0841" w:rsidP="001D0841">
      <w:pPr>
        <w:rPr>
          <w:color w:val="000000" w:themeColor="text1"/>
          <w:sz w:val="18"/>
          <w:lang w:eastAsia="en-AU"/>
        </w:rPr>
      </w:pPr>
      <w:r w:rsidRPr="008603FE">
        <w:rPr>
          <w:color w:val="000000" w:themeColor="text1"/>
          <w:sz w:val="18"/>
          <w:lang w:eastAsia="en-AU"/>
        </w:rPr>
        <w:t xml:space="preserve">Email: </w:t>
      </w:r>
      <w:hyperlink r:id="rId11" w:history="1">
        <w:r w:rsidR="001E5A6A">
          <w:rPr>
            <w:rStyle w:val="Hyperlink"/>
            <w:color w:val="000000" w:themeColor="text1"/>
            <w:sz w:val="18"/>
            <w:lang w:eastAsia="en-AU"/>
          </w:rPr>
          <w:t>kate.hooper@life</w:t>
        </w:r>
        <w:r w:rsidRPr="008603FE">
          <w:rPr>
            <w:rStyle w:val="Hyperlink"/>
            <w:color w:val="000000" w:themeColor="text1"/>
            <w:sz w:val="18"/>
            <w:lang w:eastAsia="en-AU"/>
          </w:rPr>
          <w:t>flightmedical.org.au</w:t>
        </w:r>
      </w:hyperlink>
      <w:r w:rsidRPr="008603FE">
        <w:rPr>
          <w:rFonts w:cs="Times New Roman"/>
          <w:color w:val="000000" w:themeColor="text1"/>
          <w:sz w:val="18"/>
          <w:lang w:eastAsia="en-AU"/>
        </w:rPr>
        <w:t xml:space="preserve"> </w:t>
      </w:r>
    </w:p>
    <w:p w14:paraId="47B4FAA0" w14:textId="7084828A" w:rsidR="001D0841" w:rsidRDefault="008603FE" w:rsidP="0082756C">
      <w:pPr>
        <w:rPr>
          <w:color w:val="000000" w:themeColor="text1"/>
          <w:sz w:val="18"/>
          <w:lang w:eastAsia="en-AU"/>
        </w:rPr>
      </w:pPr>
      <w:r>
        <w:rPr>
          <w:color w:val="000000" w:themeColor="text1"/>
          <w:sz w:val="18"/>
          <w:lang w:eastAsia="en-AU"/>
        </w:rPr>
        <w:t>Phone: +61</w:t>
      </w:r>
      <w:r w:rsidR="0082756C">
        <w:rPr>
          <w:color w:val="000000" w:themeColor="text1"/>
          <w:sz w:val="18"/>
          <w:lang w:eastAsia="en-AU"/>
        </w:rPr>
        <w:t xml:space="preserve"> </w:t>
      </w:r>
      <w:r>
        <w:rPr>
          <w:color w:val="000000" w:themeColor="text1"/>
          <w:sz w:val="18"/>
          <w:lang w:eastAsia="en-AU"/>
        </w:rPr>
        <w:t>403</w:t>
      </w:r>
      <w:r w:rsidR="0082756C">
        <w:rPr>
          <w:color w:val="000000" w:themeColor="text1"/>
          <w:sz w:val="18"/>
          <w:lang w:eastAsia="en-AU"/>
        </w:rPr>
        <w:t xml:space="preserve"> </w:t>
      </w:r>
      <w:r>
        <w:rPr>
          <w:color w:val="000000" w:themeColor="text1"/>
          <w:sz w:val="18"/>
          <w:lang w:eastAsia="en-AU"/>
        </w:rPr>
        <w:t>704</w:t>
      </w:r>
      <w:r w:rsidR="0082756C">
        <w:rPr>
          <w:color w:val="000000" w:themeColor="text1"/>
          <w:sz w:val="18"/>
          <w:lang w:eastAsia="en-AU"/>
        </w:rPr>
        <w:t xml:space="preserve"> </w:t>
      </w:r>
      <w:r>
        <w:rPr>
          <w:color w:val="000000" w:themeColor="text1"/>
          <w:sz w:val="18"/>
          <w:lang w:eastAsia="en-AU"/>
        </w:rPr>
        <w:t>495</w:t>
      </w:r>
    </w:p>
    <w:p w14:paraId="2690D3CF" w14:textId="77777777" w:rsidR="0082756C" w:rsidRPr="0082756C" w:rsidRDefault="0082756C" w:rsidP="0082756C">
      <w:pPr>
        <w:rPr>
          <w:color w:val="000000" w:themeColor="text1"/>
          <w:sz w:val="18"/>
          <w:lang w:eastAsia="en-AU"/>
        </w:rPr>
      </w:pPr>
    </w:p>
    <w:p w14:paraId="04FF9C01" w14:textId="77777777" w:rsidR="001D0841" w:rsidRPr="008603FE" w:rsidRDefault="001D0841" w:rsidP="001D0841">
      <w:pPr>
        <w:rPr>
          <w:color w:val="000000" w:themeColor="text1"/>
          <w:lang w:eastAsia="en-AU"/>
        </w:rPr>
      </w:pPr>
      <w:r w:rsidRPr="008603FE">
        <w:rPr>
          <w:color w:val="000000" w:themeColor="text1"/>
          <w:lang w:eastAsia="en-AU"/>
        </w:rPr>
        <w:t>Andrew Perry MBBS FACEM PostGrad Cert Aeromedical Retrieval</w:t>
      </w:r>
    </w:p>
    <w:p w14:paraId="5D10779A" w14:textId="77777777" w:rsidR="001D0841" w:rsidRPr="008603FE" w:rsidRDefault="001D0841" w:rsidP="001D0841">
      <w:pPr>
        <w:rPr>
          <w:color w:val="000000" w:themeColor="text1"/>
          <w:sz w:val="18"/>
          <w:lang w:eastAsia="en-AU"/>
        </w:rPr>
      </w:pPr>
      <w:r w:rsidRPr="008603FE">
        <w:rPr>
          <w:color w:val="000000" w:themeColor="text1"/>
          <w:sz w:val="18"/>
          <w:lang w:eastAsia="en-AU"/>
        </w:rPr>
        <w:t>Emergency &amp; Retrieval Physician</w:t>
      </w:r>
    </w:p>
    <w:p w14:paraId="5BC93359" w14:textId="40CC1D84" w:rsidR="001D0841" w:rsidRDefault="001E5A6A" w:rsidP="001D0841">
      <w:pPr>
        <w:rPr>
          <w:rFonts w:cs="Calibri"/>
          <w:color w:val="000000" w:themeColor="text1"/>
          <w:sz w:val="18"/>
          <w:szCs w:val="18"/>
          <w:lang w:eastAsia="en-AU"/>
        </w:rPr>
      </w:pPr>
      <w:r>
        <w:rPr>
          <w:rFonts w:cs="Calibri"/>
          <w:color w:val="000000" w:themeColor="text1"/>
          <w:sz w:val="18"/>
          <w:szCs w:val="18"/>
          <w:lang w:eastAsia="en-AU"/>
        </w:rPr>
        <w:t>Lifeflight Retrieval Medicine,</w:t>
      </w:r>
      <w:r w:rsidR="001D0841" w:rsidRPr="008603FE">
        <w:rPr>
          <w:rFonts w:cs="Calibri"/>
          <w:color w:val="000000" w:themeColor="text1"/>
          <w:sz w:val="18"/>
          <w:szCs w:val="18"/>
          <w:lang w:eastAsia="en-AU"/>
        </w:rPr>
        <w:t xml:space="preserve"> Townsville Base, PO Box 8300, Garbutt, Qld 4814, Australia</w:t>
      </w:r>
    </w:p>
    <w:p w14:paraId="258935E3" w14:textId="700A5B46" w:rsidR="008603FE" w:rsidRPr="008603FE" w:rsidRDefault="008603FE" w:rsidP="008603FE">
      <w:pPr>
        <w:widowControl w:val="0"/>
        <w:autoSpaceDE w:val="0"/>
        <w:autoSpaceDN w:val="0"/>
        <w:adjustRightInd w:val="0"/>
        <w:rPr>
          <w:rFonts w:cs="Helvetica"/>
          <w:color w:val="000000" w:themeColor="text1"/>
          <w:sz w:val="18"/>
          <w:szCs w:val="18"/>
        </w:rPr>
      </w:pPr>
      <w:r w:rsidRPr="008603FE">
        <w:rPr>
          <w:rFonts w:cs="Helvetica"/>
          <w:color w:val="000000" w:themeColor="text1"/>
          <w:sz w:val="18"/>
          <w:szCs w:val="18"/>
        </w:rPr>
        <w:t>Emergency Departments, The Queen Elizabeth Hospital and Noarlunga Hospital, Adelaide South Australia</w:t>
      </w:r>
    </w:p>
    <w:p w14:paraId="50C3C675" w14:textId="31A84174" w:rsidR="001D0841" w:rsidRPr="008603FE" w:rsidRDefault="001D0841" w:rsidP="001D0841">
      <w:pPr>
        <w:rPr>
          <w:color w:val="000000" w:themeColor="text1"/>
          <w:sz w:val="18"/>
          <w:lang w:eastAsia="en-AU"/>
        </w:rPr>
      </w:pPr>
      <w:r w:rsidRPr="008603FE">
        <w:rPr>
          <w:color w:val="000000" w:themeColor="text1"/>
          <w:sz w:val="18"/>
          <w:lang w:eastAsia="en-AU"/>
        </w:rPr>
        <w:t xml:space="preserve">Email: </w:t>
      </w:r>
      <w:hyperlink r:id="rId12" w:history="1">
        <w:r w:rsidR="001E5A6A">
          <w:rPr>
            <w:rStyle w:val="Hyperlink"/>
            <w:color w:val="000000" w:themeColor="text1"/>
            <w:sz w:val="18"/>
            <w:lang w:eastAsia="en-AU"/>
          </w:rPr>
          <w:t>andrew.perry@life</w:t>
        </w:r>
        <w:r w:rsidRPr="008603FE">
          <w:rPr>
            <w:rStyle w:val="Hyperlink"/>
            <w:color w:val="000000" w:themeColor="text1"/>
            <w:sz w:val="18"/>
            <w:lang w:eastAsia="en-AU"/>
          </w:rPr>
          <w:t>flightmedical.org.au</w:t>
        </w:r>
      </w:hyperlink>
      <w:r w:rsidRPr="008603FE">
        <w:rPr>
          <w:rFonts w:cs="Times New Roman"/>
          <w:color w:val="000000" w:themeColor="text1"/>
          <w:sz w:val="18"/>
          <w:lang w:eastAsia="en-AU"/>
        </w:rPr>
        <w:t xml:space="preserve"> </w:t>
      </w:r>
    </w:p>
    <w:p w14:paraId="01A14A47" w14:textId="3A9412DF" w:rsidR="001D0841" w:rsidRPr="008603FE" w:rsidRDefault="008603FE" w:rsidP="001D0841">
      <w:pPr>
        <w:rPr>
          <w:color w:val="000000" w:themeColor="text1"/>
          <w:sz w:val="18"/>
          <w:lang w:eastAsia="en-AU"/>
        </w:rPr>
      </w:pPr>
      <w:r>
        <w:rPr>
          <w:color w:val="000000" w:themeColor="text1"/>
          <w:sz w:val="18"/>
          <w:lang w:eastAsia="en-AU"/>
        </w:rPr>
        <w:t>Phone: +61</w:t>
      </w:r>
      <w:r w:rsidR="0082756C">
        <w:rPr>
          <w:color w:val="000000" w:themeColor="text1"/>
          <w:sz w:val="18"/>
          <w:lang w:eastAsia="en-AU"/>
        </w:rPr>
        <w:t xml:space="preserve"> </w:t>
      </w:r>
      <w:r>
        <w:rPr>
          <w:color w:val="000000" w:themeColor="text1"/>
          <w:sz w:val="18"/>
          <w:lang w:eastAsia="en-AU"/>
        </w:rPr>
        <w:t>403</w:t>
      </w:r>
      <w:r w:rsidR="0082756C">
        <w:rPr>
          <w:color w:val="000000" w:themeColor="text1"/>
          <w:sz w:val="18"/>
          <w:lang w:eastAsia="en-AU"/>
        </w:rPr>
        <w:t xml:space="preserve"> </w:t>
      </w:r>
      <w:r>
        <w:rPr>
          <w:color w:val="000000" w:themeColor="text1"/>
          <w:sz w:val="18"/>
          <w:lang w:eastAsia="en-AU"/>
        </w:rPr>
        <w:t>464</w:t>
      </w:r>
      <w:r w:rsidR="0082756C">
        <w:rPr>
          <w:color w:val="000000" w:themeColor="text1"/>
          <w:sz w:val="18"/>
          <w:lang w:eastAsia="en-AU"/>
        </w:rPr>
        <w:t xml:space="preserve"> </w:t>
      </w:r>
      <w:r>
        <w:rPr>
          <w:color w:val="000000" w:themeColor="text1"/>
          <w:sz w:val="18"/>
          <w:lang w:eastAsia="en-AU"/>
        </w:rPr>
        <w:t>067</w:t>
      </w:r>
    </w:p>
    <w:p w14:paraId="471E6060" w14:textId="53A9105C" w:rsidR="006272D2" w:rsidRPr="003C40B6" w:rsidRDefault="006272D2" w:rsidP="001D0841">
      <w:pPr>
        <w:rPr>
          <w:color w:val="FF0000"/>
          <w:lang w:eastAsia="en-AU"/>
        </w:rPr>
      </w:pPr>
    </w:p>
    <w:p w14:paraId="4FE41C08" w14:textId="77777777" w:rsidR="00A05AFF" w:rsidRPr="00A05AFF" w:rsidRDefault="00A05AFF" w:rsidP="00A05AFF">
      <w:pPr>
        <w:outlineLvl w:val="0"/>
      </w:pPr>
      <w:r w:rsidRPr="00A05AFF">
        <w:rPr>
          <w:rFonts w:cs="Arial"/>
        </w:rPr>
        <w:t>Prof. Brian Maguire, DrPH, MSA, EMT-P</w:t>
      </w:r>
    </w:p>
    <w:p w14:paraId="6D1AD663" w14:textId="4C23F846" w:rsidR="00A05AFF" w:rsidRDefault="00A05AFF" w:rsidP="001D0841">
      <w:pPr>
        <w:rPr>
          <w:color w:val="000000"/>
          <w:sz w:val="18"/>
          <w:lang w:eastAsia="en-AU"/>
        </w:rPr>
      </w:pPr>
      <w:r>
        <w:rPr>
          <w:color w:val="000000"/>
          <w:sz w:val="18"/>
          <w:lang w:eastAsia="en-AU"/>
        </w:rPr>
        <w:t>Professor of Paramedicine, Research Cluster Lead</w:t>
      </w:r>
    </w:p>
    <w:p w14:paraId="3671F07F" w14:textId="4A9A5BAA" w:rsidR="00A05AFF" w:rsidRDefault="00A05AFF" w:rsidP="001D0841">
      <w:pPr>
        <w:rPr>
          <w:color w:val="000000"/>
          <w:sz w:val="18"/>
          <w:lang w:eastAsia="en-AU"/>
        </w:rPr>
      </w:pPr>
      <w:r>
        <w:rPr>
          <w:color w:val="000000"/>
          <w:sz w:val="18"/>
          <w:lang w:eastAsia="en-AU"/>
        </w:rPr>
        <w:t>School of Medical &amp; Applied Sciences</w:t>
      </w:r>
    </w:p>
    <w:p w14:paraId="1AF881DA" w14:textId="17C2023D" w:rsidR="00A05AFF" w:rsidRDefault="00A05AFF" w:rsidP="001D0841">
      <w:pPr>
        <w:rPr>
          <w:color w:val="000000"/>
          <w:sz w:val="18"/>
          <w:lang w:eastAsia="en-AU"/>
        </w:rPr>
      </w:pPr>
      <w:r>
        <w:rPr>
          <w:color w:val="000000"/>
          <w:sz w:val="18"/>
          <w:lang w:eastAsia="en-AU"/>
        </w:rPr>
        <w:t>CQUniversity Australia, Rockhampton Campus, Queensland</w:t>
      </w:r>
    </w:p>
    <w:p w14:paraId="1EBB6FF0" w14:textId="0A0FC237" w:rsidR="00A05AFF" w:rsidRDefault="00A05AFF" w:rsidP="001D0841">
      <w:pPr>
        <w:rPr>
          <w:rStyle w:val="Hyperlink"/>
          <w:rFonts w:cstheme="minorBidi"/>
          <w:sz w:val="18"/>
          <w:lang w:eastAsia="en-AU"/>
        </w:rPr>
      </w:pPr>
      <w:r>
        <w:rPr>
          <w:color w:val="000000"/>
          <w:sz w:val="18"/>
          <w:lang w:eastAsia="en-AU"/>
        </w:rPr>
        <w:t xml:space="preserve">Email: </w:t>
      </w:r>
      <w:hyperlink r:id="rId13" w:history="1">
        <w:r w:rsidRPr="00562626">
          <w:rPr>
            <w:rStyle w:val="Hyperlink"/>
            <w:rFonts w:cstheme="minorBidi"/>
            <w:sz w:val="18"/>
            <w:lang w:eastAsia="en-AU"/>
          </w:rPr>
          <w:t>b.maguire@cqu.edu.au</w:t>
        </w:r>
      </w:hyperlink>
    </w:p>
    <w:p w14:paraId="3D3EB919" w14:textId="77777777" w:rsidR="006B2386" w:rsidRDefault="005C3B24" w:rsidP="001D0841">
      <w:pPr>
        <w:rPr>
          <w:rFonts w:cs="Arial"/>
          <w:sz w:val="18"/>
          <w:szCs w:val="18"/>
        </w:rPr>
      </w:pPr>
      <w:r>
        <w:rPr>
          <w:rStyle w:val="Hyperlink"/>
          <w:rFonts w:cstheme="minorBidi"/>
          <w:color w:val="auto"/>
          <w:sz w:val="18"/>
          <w:u w:val="none"/>
          <w:lang w:eastAsia="en-AU"/>
        </w:rPr>
        <w:t xml:space="preserve">Phone: </w:t>
      </w:r>
      <w:r w:rsidRPr="005C3B24">
        <w:rPr>
          <w:rFonts w:cs="Arial"/>
          <w:sz w:val="18"/>
          <w:szCs w:val="18"/>
        </w:rPr>
        <w:t>+61 07 4923 2430</w:t>
      </w:r>
    </w:p>
    <w:p w14:paraId="199A7127" w14:textId="2A4FB9D8" w:rsidR="00A05AFF" w:rsidRPr="006B2386" w:rsidRDefault="00A05AFF" w:rsidP="001D0841">
      <w:pPr>
        <w:rPr>
          <w:rFonts w:cs="Arial"/>
          <w:sz w:val="18"/>
          <w:szCs w:val="18"/>
        </w:rPr>
      </w:pPr>
      <w:r w:rsidRPr="00A05AFF">
        <w:rPr>
          <w:color w:val="000000"/>
          <w:lang w:eastAsia="en-AU"/>
        </w:rPr>
        <w:t xml:space="preserve">Nathan Puckeridge </w:t>
      </w:r>
      <w:r w:rsidR="005C3B24" w:rsidRPr="00A05AFF">
        <w:rPr>
          <w:color w:val="000000"/>
          <w:lang w:eastAsia="en-AU"/>
        </w:rPr>
        <w:t>MParaSc(CritCare)</w:t>
      </w:r>
      <w:r w:rsidR="005C3B24">
        <w:rPr>
          <w:color w:val="000000"/>
          <w:lang w:eastAsia="en-AU"/>
        </w:rPr>
        <w:t>, BSc(ParaSc)</w:t>
      </w:r>
    </w:p>
    <w:p w14:paraId="41820C43" w14:textId="3D28B96A" w:rsidR="00A05AFF" w:rsidRDefault="00A05AFF" w:rsidP="001D0841">
      <w:pPr>
        <w:rPr>
          <w:color w:val="000000"/>
          <w:sz w:val="18"/>
          <w:lang w:eastAsia="en-AU"/>
        </w:rPr>
      </w:pPr>
      <w:r>
        <w:rPr>
          <w:color w:val="000000"/>
          <w:sz w:val="18"/>
          <w:lang w:eastAsia="en-AU"/>
        </w:rPr>
        <w:t>Senior Lecturer, Paramedic Science</w:t>
      </w:r>
    </w:p>
    <w:p w14:paraId="351D3937" w14:textId="53854613" w:rsidR="00A05AFF" w:rsidRDefault="00A05AFF" w:rsidP="001D0841">
      <w:pPr>
        <w:rPr>
          <w:color w:val="000000"/>
          <w:sz w:val="18"/>
          <w:lang w:eastAsia="en-AU"/>
        </w:rPr>
      </w:pPr>
      <w:r>
        <w:rPr>
          <w:color w:val="000000"/>
          <w:sz w:val="18"/>
          <w:lang w:eastAsia="en-AU"/>
        </w:rPr>
        <w:t>School of Medical &amp; Applied Sciences</w:t>
      </w:r>
    </w:p>
    <w:p w14:paraId="5E5DE774" w14:textId="77921F92" w:rsidR="00A05AFF" w:rsidRDefault="00A05AFF" w:rsidP="001D0841">
      <w:pPr>
        <w:rPr>
          <w:color w:val="000000"/>
          <w:sz w:val="18"/>
          <w:lang w:eastAsia="en-AU"/>
        </w:rPr>
      </w:pPr>
      <w:r>
        <w:rPr>
          <w:color w:val="000000"/>
          <w:sz w:val="18"/>
          <w:lang w:eastAsia="en-AU"/>
        </w:rPr>
        <w:t>CQUniversity Australia, Townsville Campus, Queensland</w:t>
      </w:r>
    </w:p>
    <w:p w14:paraId="3ADE2730" w14:textId="1544D0C4" w:rsidR="00A05AFF" w:rsidRDefault="00A05AFF" w:rsidP="001D0841">
      <w:pPr>
        <w:rPr>
          <w:color w:val="000000"/>
          <w:sz w:val="18"/>
          <w:lang w:eastAsia="en-AU"/>
        </w:rPr>
      </w:pPr>
      <w:r>
        <w:rPr>
          <w:color w:val="000000"/>
          <w:sz w:val="18"/>
          <w:lang w:eastAsia="en-AU"/>
        </w:rPr>
        <w:t xml:space="preserve">Email: </w:t>
      </w:r>
      <w:hyperlink r:id="rId14" w:history="1">
        <w:r w:rsidRPr="00562626">
          <w:rPr>
            <w:rStyle w:val="Hyperlink"/>
            <w:rFonts w:cstheme="minorBidi"/>
            <w:sz w:val="18"/>
            <w:lang w:eastAsia="en-AU"/>
          </w:rPr>
          <w:t>n.puckeridge@cqu.edu.au</w:t>
        </w:r>
      </w:hyperlink>
    </w:p>
    <w:p w14:paraId="065540D4" w14:textId="0C09AF59" w:rsidR="00A05AFF" w:rsidRDefault="00A05AFF" w:rsidP="001D0841">
      <w:pPr>
        <w:rPr>
          <w:color w:val="000000"/>
          <w:sz w:val="32"/>
          <w:szCs w:val="32"/>
          <w:lang w:eastAsia="en-AU"/>
        </w:rPr>
      </w:pPr>
      <w:r>
        <w:rPr>
          <w:color w:val="000000"/>
          <w:sz w:val="18"/>
          <w:lang w:eastAsia="en-AU"/>
        </w:rPr>
        <w:t>Phone: +61 467 040 559</w:t>
      </w:r>
    </w:p>
    <w:p w14:paraId="58F7804A" w14:textId="77777777" w:rsidR="00545414" w:rsidRDefault="00545414" w:rsidP="001D0841"/>
    <w:p w14:paraId="75CF6B8A" w14:textId="4FC2AB7F" w:rsidR="001D0841" w:rsidRPr="002A3AE1" w:rsidRDefault="001D0841" w:rsidP="001D0841">
      <w:r w:rsidRPr="00F94F38">
        <w:tab/>
      </w:r>
      <w:r w:rsidRPr="00F94F38">
        <w:tab/>
      </w:r>
      <w:r w:rsidRPr="00F94F38">
        <w:tab/>
      </w:r>
      <w:r w:rsidRPr="00F94F38">
        <w:tab/>
      </w:r>
    </w:p>
    <w:p w14:paraId="7F5CCF24" w14:textId="5847A165" w:rsidR="0074775A" w:rsidRDefault="001D0841" w:rsidP="00545414">
      <w:pPr>
        <w:spacing w:line="360" w:lineRule="auto"/>
        <w:rPr>
          <w:b/>
          <w:sz w:val="32"/>
        </w:rPr>
      </w:pPr>
      <w:r>
        <w:rPr>
          <w:b/>
          <w:sz w:val="32"/>
        </w:rPr>
        <w:t>Disclosures:</w:t>
      </w:r>
    </w:p>
    <w:p w14:paraId="68ED9D10" w14:textId="13FED332" w:rsidR="001D0841" w:rsidRDefault="001D0841" w:rsidP="00545414">
      <w:pPr>
        <w:spacing w:line="360" w:lineRule="auto"/>
      </w:pPr>
      <w:r w:rsidRPr="00702616">
        <w:t xml:space="preserve">None of the investigators </w:t>
      </w:r>
      <w:r>
        <w:t xml:space="preserve">will </w:t>
      </w:r>
      <w:r w:rsidRPr="00702616">
        <w:t>receive</w:t>
      </w:r>
      <w:r w:rsidR="000807C2">
        <w:t xml:space="preserve"> any financial benefit </w:t>
      </w:r>
      <w:r w:rsidRPr="00702616">
        <w:t xml:space="preserve">from the outcome of this trial.  In particular, none of the investigators have any affiliation </w:t>
      </w:r>
      <w:r>
        <w:t>with or financial interest in</w:t>
      </w:r>
      <w:r w:rsidRPr="00702616">
        <w:t xml:space="preserve"> any manufac</w:t>
      </w:r>
      <w:r>
        <w:t>turers or distributors of ketamine.</w:t>
      </w:r>
    </w:p>
    <w:p w14:paraId="5C5999BC" w14:textId="77777777" w:rsidR="0074775A" w:rsidRDefault="0074775A" w:rsidP="00545414">
      <w:pPr>
        <w:spacing w:line="360" w:lineRule="auto"/>
        <w:rPr>
          <w:b/>
          <w:sz w:val="32"/>
        </w:rPr>
      </w:pPr>
    </w:p>
    <w:p w14:paraId="268389AC" w14:textId="4F078572" w:rsidR="0074775A" w:rsidRPr="0029041C" w:rsidRDefault="00687819" w:rsidP="00545414">
      <w:pPr>
        <w:spacing w:line="360" w:lineRule="auto"/>
        <w:rPr>
          <w:b/>
          <w:sz w:val="32"/>
        </w:rPr>
      </w:pPr>
      <w:r>
        <w:rPr>
          <w:b/>
          <w:sz w:val="32"/>
        </w:rPr>
        <w:t>Study</w:t>
      </w:r>
      <w:r w:rsidR="001D0841" w:rsidRPr="0029041C">
        <w:rPr>
          <w:b/>
          <w:sz w:val="32"/>
        </w:rPr>
        <w:t xml:space="preserve"> registration</w:t>
      </w:r>
      <w:r w:rsidR="001D0841">
        <w:rPr>
          <w:b/>
          <w:sz w:val="32"/>
        </w:rPr>
        <w:t>:</w:t>
      </w:r>
    </w:p>
    <w:p w14:paraId="0DEC61E0" w14:textId="3D909EF2" w:rsidR="001D0841" w:rsidRDefault="00687819" w:rsidP="00545414">
      <w:pPr>
        <w:spacing w:line="360" w:lineRule="auto"/>
      </w:pPr>
      <w:r>
        <w:t xml:space="preserve">The study </w:t>
      </w:r>
      <w:r w:rsidR="001D0841">
        <w:t>shall be registered with the Australian and New Zealand Clinical Trial Registry.</w:t>
      </w:r>
    </w:p>
    <w:p w14:paraId="746BA64C" w14:textId="77777777" w:rsidR="0074775A" w:rsidRDefault="0074775A" w:rsidP="00545414">
      <w:pPr>
        <w:spacing w:line="360" w:lineRule="auto"/>
        <w:rPr>
          <w:b/>
          <w:sz w:val="32"/>
        </w:rPr>
      </w:pPr>
    </w:p>
    <w:p w14:paraId="1F454D0D" w14:textId="6E973383" w:rsidR="0074775A" w:rsidRPr="0029041C" w:rsidRDefault="001D0841" w:rsidP="00545414">
      <w:pPr>
        <w:spacing w:line="360" w:lineRule="auto"/>
        <w:rPr>
          <w:b/>
          <w:sz w:val="32"/>
        </w:rPr>
      </w:pPr>
      <w:r w:rsidRPr="0029041C">
        <w:rPr>
          <w:b/>
          <w:sz w:val="32"/>
        </w:rPr>
        <w:t>Sponsorship and funding</w:t>
      </w:r>
      <w:r>
        <w:rPr>
          <w:b/>
          <w:sz w:val="32"/>
        </w:rPr>
        <w:t>:</w:t>
      </w:r>
    </w:p>
    <w:p w14:paraId="1D66B6E4" w14:textId="77777777" w:rsidR="001D0841" w:rsidRDefault="001D0841" w:rsidP="00545414">
      <w:pPr>
        <w:spacing w:line="360" w:lineRule="auto"/>
      </w:pPr>
      <w:r>
        <w:t>No external sponsorship or funding will be sought.</w:t>
      </w:r>
    </w:p>
    <w:p w14:paraId="45EE5D78" w14:textId="77777777" w:rsidR="0074775A" w:rsidRDefault="0074775A" w:rsidP="00287BCE">
      <w:pPr>
        <w:rPr>
          <w:b/>
          <w:sz w:val="32"/>
        </w:rPr>
      </w:pPr>
    </w:p>
    <w:p w14:paraId="445D77E3" w14:textId="39A02545" w:rsidR="00D70BD8" w:rsidRPr="00D70BD8" w:rsidRDefault="00287BCE" w:rsidP="00287BCE">
      <w:pPr>
        <w:rPr>
          <w:b/>
          <w:sz w:val="32"/>
        </w:rPr>
      </w:pPr>
      <w:r w:rsidRPr="0029041C">
        <w:rPr>
          <w:b/>
          <w:sz w:val="32"/>
        </w:rPr>
        <w:t>Milestones</w:t>
      </w:r>
      <w:r w:rsidR="001D0841">
        <w:rPr>
          <w:b/>
          <w:sz w:val="32"/>
        </w:rPr>
        <w:t>:</w:t>
      </w:r>
    </w:p>
    <w:tbl>
      <w:tblPr>
        <w:tblW w:w="9033" w:type="dxa"/>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24"/>
        <w:gridCol w:w="2504"/>
        <w:gridCol w:w="2405"/>
      </w:tblGrid>
      <w:tr w:rsidR="00287BCE" w14:paraId="0C2CF75C" w14:textId="77777777" w:rsidTr="006D1611">
        <w:trPr>
          <w:trHeight w:val="448"/>
        </w:trPr>
        <w:tc>
          <w:tcPr>
            <w:tcW w:w="4124" w:type="dxa"/>
          </w:tcPr>
          <w:p w14:paraId="683E5757" w14:textId="77777777" w:rsidR="00287BCE" w:rsidRDefault="00287BCE" w:rsidP="00F65FA2">
            <w:pPr>
              <w:spacing w:line="360" w:lineRule="auto"/>
            </w:pPr>
          </w:p>
        </w:tc>
        <w:tc>
          <w:tcPr>
            <w:tcW w:w="2504" w:type="dxa"/>
          </w:tcPr>
          <w:p w14:paraId="3AA98B7C" w14:textId="77777777" w:rsidR="00287BCE" w:rsidRDefault="00287BCE" w:rsidP="00F65FA2">
            <w:pPr>
              <w:spacing w:line="360" w:lineRule="auto"/>
            </w:pPr>
            <w:r>
              <w:t xml:space="preserve">Start Date </w:t>
            </w:r>
          </w:p>
        </w:tc>
        <w:tc>
          <w:tcPr>
            <w:tcW w:w="2405" w:type="dxa"/>
          </w:tcPr>
          <w:p w14:paraId="1558D696" w14:textId="77777777" w:rsidR="00287BCE" w:rsidRDefault="00287BCE" w:rsidP="00F65FA2">
            <w:pPr>
              <w:spacing w:line="360" w:lineRule="auto"/>
            </w:pPr>
            <w:r>
              <w:t>Completion Date</w:t>
            </w:r>
          </w:p>
        </w:tc>
      </w:tr>
      <w:tr w:rsidR="00287BCE" w14:paraId="4E719C41" w14:textId="77777777" w:rsidTr="006D1611">
        <w:trPr>
          <w:trHeight w:val="476"/>
        </w:trPr>
        <w:tc>
          <w:tcPr>
            <w:tcW w:w="4124" w:type="dxa"/>
          </w:tcPr>
          <w:p w14:paraId="341A471C" w14:textId="75B79D1E" w:rsidR="00287BCE" w:rsidRDefault="00287BCE" w:rsidP="00F65FA2">
            <w:pPr>
              <w:spacing w:line="360" w:lineRule="auto"/>
            </w:pPr>
            <w:r>
              <w:t xml:space="preserve">Literature Review &amp;  Protocol Drafting </w:t>
            </w:r>
          </w:p>
        </w:tc>
        <w:tc>
          <w:tcPr>
            <w:tcW w:w="2504" w:type="dxa"/>
          </w:tcPr>
          <w:p w14:paraId="6F26C9F9" w14:textId="61AB751A" w:rsidR="00287BCE" w:rsidRDefault="00287BCE" w:rsidP="00F65FA2">
            <w:pPr>
              <w:spacing w:line="360" w:lineRule="auto"/>
            </w:pPr>
            <w:r>
              <w:t>10/06/2016</w:t>
            </w:r>
          </w:p>
        </w:tc>
        <w:tc>
          <w:tcPr>
            <w:tcW w:w="2405" w:type="dxa"/>
          </w:tcPr>
          <w:p w14:paraId="3E1F3644" w14:textId="4B4E1F3C" w:rsidR="00287BCE" w:rsidRDefault="007C6905" w:rsidP="00F65FA2">
            <w:pPr>
              <w:spacing w:line="360" w:lineRule="auto"/>
            </w:pPr>
            <w:r>
              <w:t>30</w:t>
            </w:r>
            <w:r w:rsidR="00287BCE">
              <w:t>/06/201</w:t>
            </w:r>
            <w:r w:rsidR="00F95C42">
              <w:t>6</w:t>
            </w:r>
          </w:p>
        </w:tc>
      </w:tr>
      <w:tr w:rsidR="00287BCE" w14:paraId="38092A46" w14:textId="77777777" w:rsidTr="006D1611">
        <w:trPr>
          <w:trHeight w:val="429"/>
        </w:trPr>
        <w:tc>
          <w:tcPr>
            <w:tcW w:w="4124" w:type="dxa"/>
          </w:tcPr>
          <w:p w14:paraId="132EEABD" w14:textId="77777777" w:rsidR="00287BCE" w:rsidRDefault="00287BCE" w:rsidP="00F65FA2">
            <w:pPr>
              <w:spacing w:line="360" w:lineRule="auto"/>
            </w:pPr>
            <w:r>
              <w:t>Ethics/Governance Approvals</w:t>
            </w:r>
          </w:p>
        </w:tc>
        <w:tc>
          <w:tcPr>
            <w:tcW w:w="2504" w:type="dxa"/>
          </w:tcPr>
          <w:p w14:paraId="09F004C5" w14:textId="31CCE690" w:rsidR="00287BCE" w:rsidRDefault="00287BCE" w:rsidP="00F65FA2">
            <w:pPr>
              <w:spacing w:line="360" w:lineRule="auto"/>
            </w:pPr>
            <w:r>
              <w:t>07/201</w:t>
            </w:r>
            <w:r w:rsidR="000807C2">
              <w:t>6</w:t>
            </w:r>
          </w:p>
        </w:tc>
        <w:tc>
          <w:tcPr>
            <w:tcW w:w="2405" w:type="dxa"/>
          </w:tcPr>
          <w:p w14:paraId="57F39E35" w14:textId="094B74FF" w:rsidR="00287BCE" w:rsidRDefault="008E2BC7" w:rsidP="00F65FA2">
            <w:pPr>
              <w:spacing w:line="360" w:lineRule="auto"/>
            </w:pPr>
            <w:r>
              <w:t>07</w:t>
            </w:r>
            <w:r w:rsidR="00287BCE">
              <w:t>/2016</w:t>
            </w:r>
          </w:p>
        </w:tc>
      </w:tr>
      <w:tr w:rsidR="00287BCE" w14:paraId="26697CB7" w14:textId="77777777" w:rsidTr="006D1611">
        <w:trPr>
          <w:trHeight w:val="448"/>
        </w:trPr>
        <w:tc>
          <w:tcPr>
            <w:tcW w:w="4124" w:type="dxa"/>
          </w:tcPr>
          <w:p w14:paraId="52A7A329" w14:textId="77777777" w:rsidR="00287BCE" w:rsidRDefault="00287BCE" w:rsidP="00F65FA2">
            <w:pPr>
              <w:spacing w:line="360" w:lineRule="auto"/>
            </w:pPr>
            <w:r>
              <w:t>Staff Recruitment</w:t>
            </w:r>
          </w:p>
        </w:tc>
        <w:tc>
          <w:tcPr>
            <w:tcW w:w="2504" w:type="dxa"/>
          </w:tcPr>
          <w:p w14:paraId="042B2CAC" w14:textId="302BC360" w:rsidR="00287BCE" w:rsidRDefault="001D0841" w:rsidP="00F65FA2">
            <w:pPr>
              <w:spacing w:line="360" w:lineRule="auto"/>
            </w:pPr>
            <w:r>
              <w:t>06</w:t>
            </w:r>
            <w:r w:rsidR="00287BCE">
              <w:t>/2016</w:t>
            </w:r>
          </w:p>
        </w:tc>
        <w:tc>
          <w:tcPr>
            <w:tcW w:w="2405" w:type="dxa"/>
          </w:tcPr>
          <w:p w14:paraId="075D6E9F" w14:textId="1D312630" w:rsidR="00287BCE" w:rsidRDefault="001D0841" w:rsidP="00F65FA2">
            <w:pPr>
              <w:spacing w:line="360" w:lineRule="auto"/>
            </w:pPr>
            <w:r>
              <w:t>06</w:t>
            </w:r>
            <w:r w:rsidR="00287BCE">
              <w:t>/ 2016</w:t>
            </w:r>
          </w:p>
        </w:tc>
      </w:tr>
      <w:tr w:rsidR="00287BCE" w14:paraId="33877AA6" w14:textId="77777777" w:rsidTr="006D1611">
        <w:trPr>
          <w:trHeight w:val="898"/>
        </w:trPr>
        <w:tc>
          <w:tcPr>
            <w:tcW w:w="4124" w:type="dxa"/>
          </w:tcPr>
          <w:p w14:paraId="0ACBC3EE" w14:textId="07CEF536" w:rsidR="00287BCE" w:rsidRDefault="00894392" w:rsidP="00F65FA2">
            <w:pPr>
              <w:spacing w:line="360" w:lineRule="auto"/>
            </w:pPr>
            <w:r>
              <w:t xml:space="preserve">Protocol training, </w:t>
            </w:r>
            <w:r w:rsidR="001D0841">
              <w:t xml:space="preserve">Data </w:t>
            </w:r>
            <w:r>
              <w:t>Abstraction</w:t>
            </w:r>
            <w:r w:rsidR="00287BCE">
              <w:t>,</w:t>
            </w:r>
            <w:r w:rsidR="001D0841">
              <w:t xml:space="preserve"> </w:t>
            </w:r>
            <w:r w:rsidR="006D1611">
              <w:t>Data monitoring AND</w:t>
            </w:r>
            <w:r>
              <w:t xml:space="preserve"> </w:t>
            </w:r>
            <w:r w:rsidR="001D0841">
              <w:t>Data</w:t>
            </w:r>
            <w:r w:rsidR="00287BCE">
              <w:t xml:space="preserve"> Analysis</w:t>
            </w:r>
          </w:p>
        </w:tc>
        <w:tc>
          <w:tcPr>
            <w:tcW w:w="2504" w:type="dxa"/>
          </w:tcPr>
          <w:p w14:paraId="46284319" w14:textId="1AF16065" w:rsidR="00287BCE" w:rsidRDefault="008E2BC7" w:rsidP="00287BCE">
            <w:pPr>
              <w:spacing w:line="360" w:lineRule="auto"/>
            </w:pPr>
            <w:r>
              <w:t>1/08</w:t>
            </w:r>
            <w:r w:rsidR="00287BCE">
              <w:t xml:space="preserve">/2016 </w:t>
            </w:r>
          </w:p>
        </w:tc>
        <w:tc>
          <w:tcPr>
            <w:tcW w:w="2405" w:type="dxa"/>
          </w:tcPr>
          <w:p w14:paraId="11A2F46B" w14:textId="0BF23FA4" w:rsidR="00287BCE" w:rsidRDefault="00F42DBA" w:rsidP="00F65FA2">
            <w:pPr>
              <w:spacing w:line="360" w:lineRule="auto"/>
            </w:pPr>
            <w:r>
              <w:t>30</w:t>
            </w:r>
            <w:r w:rsidR="00EF2FBD">
              <w:t>/09</w:t>
            </w:r>
            <w:r w:rsidR="00287BCE">
              <w:t>/ 2016</w:t>
            </w:r>
          </w:p>
        </w:tc>
      </w:tr>
      <w:tr w:rsidR="00287BCE" w14:paraId="13F7C887" w14:textId="77777777" w:rsidTr="006D1611">
        <w:trPr>
          <w:trHeight w:val="429"/>
        </w:trPr>
        <w:tc>
          <w:tcPr>
            <w:tcW w:w="4124" w:type="dxa"/>
          </w:tcPr>
          <w:p w14:paraId="11FCC8A9" w14:textId="2460B81B" w:rsidR="00287BCE" w:rsidRDefault="00BD77F1" w:rsidP="00F65FA2">
            <w:pPr>
              <w:spacing w:line="360" w:lineRule="auto"/>
            </w:pPr>
            <w:r>
              <w:t>Write-up</w:t>
            </w:r>
          </w:p>
        </w:tc>
        <w:tc>
          <w:tcPr>
            <w:tcW w:w="2504" w:type="dxa"/>
          </w:tcPr>
          <w:p w14:paraId="29AAC679" w14:textId="410CF5C6" w:rsidR="00287BCE" w:rsidRDefault="00287BCE" w:rsidP="00F65FA2">
            <w:pPr>
              <w:spacing w:line="360" w:lineRule="auto"/>
            </w:pPr>
          </w:p>
        </w:tc>
        <w:tc>
          <w:tcPr>
            <w:tcW w:w="2405" w:type="dxa"/>
          </w:tcPr>
          <w:p w14:paraId="178CE9F3" w14:textId="3886845B" w:rsidR="00287BCE" w:rsidRDefault="00EF2FBD" w:rsidP="00F65FA2">
            <w:pPr>
              <w:spacing w:line="360" w:lineRule="auto"/>
            </w:pPr>
            <w:r>
              <w:t>October</w:t>
            </w:r>
            <w:r w:rsidR="00BD77F1">
              <w:t xml:space="preserve"> 2016</w:t>
            </w:r>
          </w:p>
        </w:tc>
      </w:tr>
      <w:tr w:rsidR="00BD77F1" w14:paraId="6F3BEF54" w14:textId="77777777" w:rsidTr="006D1611">
        <w:trPr>
          <w:trHeight w:val="429"/>
        </w:trPr>
        <w:tc>
          <w:tcPr>
            <w:tcW w:w="4124" w:type="dxa"/>
          </w:tcPr>
          <w:p w14:paraId="59E0F12F" w14:textId="4E36E43E" w:rsidR="00BD77F1" w:rsidRDefault="00BD77F1" w:rsidP="00F65FA2">
            <w:pPr>
              <w:spacing w:line="360" w:lineRule="auto"/>
            </w:pPr>
            <w:r>
              <w:t>Publication</w:t>
            </w:r>
          </w:p>
        </w:tc>
        <w:tc>
          <w:tcPr>
            <w:tcW w:w="2504" w:type="dxa"/>
          </w:tcPr>
          <w:p w14:paraId="25916B3F" w14:textId="189336DA" w:rsidR="00BD77F1" w:rsidRDefault="00BD77F1" w:rsidP="00F65FA2">
            <w:pPr>
              <w:spacing w:line="360" w:lineRule="auto"/>
            </w:pPr>
          </w:p>
        </w:tc>
        <w:tc>
          <w:tcPr>
            <w:tcW w:w="2405" w:type="dxa"/>
          </w:tcPr>
          <w:p w14:paraId="56CC1B30" w14:textId="62AC05F6" w:rsidR="00BD77F1" w:rsidRDefault="00BD77F1" w:rsidP="00F65FA2">
            <w:pPr>
              <w:spacing w:line="360" w:lineRule="auto"/>
            </w:pPr>
            <w:r>
              <w:t>March 2017</w:t>
            </w:r>
          </w:p>
        </w:tc>
      </w:tr>
    </w:tbl>
    <w:p w14:paraId="73B11D79" w14:textId="77777777" w:rsidR="00287BCE" w:rsidRDefault="00287BCE" w:rsidP="00287BCE">
      <w:pPr>
        <w:rPr>
          <w:b/>
        </w:rPr>
      </w:pPr>
    </w:p>
    <w:p w14:paraId="2306F4CD" w14:textId="77777777" w:rsidR="001D0841" w:rsidRDefault="001D0841" w:rsidP="00287BCE">
      <w:pPr>
        <w:rPr>
          <w:b/>
          <w:sz w:val="32"/>
        </w:rPr>
      </w:pPr>
    </w:p>
    <w:p w14:paraId="1DC92B4F" w14:textId="77777777" w:rsidR="0074775A" w:rsidRDefault="0074775A" w:rsidP="0082756C">
      <w:pPr>
        <w:spacing w:line="360" w:lineRule="auto"/>
        <w:rPr>
          <w:b/>
          <w:sz w:val="32"/>
        </w:rPr>
      </w:pPr>
    </w:p>
    <w:p w14:paraId="1E7AE60A" w14:textId="77777777" w:rsidR="00545414" w:rsidRDefault="00545414" w:rsidP="0082756C">
      <w:pPr>
        <w:spacing w:line="360" w:lineRule="auto"/>
        <w:rPr>
          <w:b/>
          <w:sz w:val="32"/>
        </w:rPr>
      </w:pPr>
    </w:p>
    <w:p w14:paraId="6BD7BF28" w14:textId="77777777" w:rsidR="00545414" w:rsidRDefault="00545414" w:rsidP="0082756C">
      <w:pPr>
        <w:spacing w:line="360" w:lineRule="auto"/>
        <w:rPr>
          <w:b/>
          <w:sz w:val="32"/>
        </w:rPr>
      </w:pPr>
    </w:p>
    <w:p w14:paraId="2261FA53" w14:textId="14F4B3F2" w:rsidR="00B56160" w:rsidRPr="00545414" w:rsidRDefault="00B56160" w:rsidP="0082756C">
      <w:pPr>
        <w:spacing w:line="360" w:lineRule="auto"/>
        <w:rPr>
          <w:rFonts w:cs="Arial"/>
          <w:b/>
          <w:sz w:val="32"/>
          <w:szCs w:val="32"/>
          <w:lang w:val="en-AU"/>
        </w:rPr>
      </w:pPr>
      <w:r w:rsidRPr="00545414">
        <w:rPr>
          <w:rFonts w:cs="Arial"/>
          <w:b/>
          <w:sz w:val="32"/>
          <w:szCs w:val="32"/>
          <w:lang w:val="en-AU"/>
        </w:rPr>
        <w:t>Background:</w:t>
      </w:r>
    </w:p>
    <w:p w14:paraId="08D19C88" w14:textId="77777777" w:rsidR="008603FE" w:rsidRDefault="008603FE" w:rsidP="0082756C">
      <w:pPr>
        <w:spacing w:line="360" w:lineRule="auto"/>
      </w:pPr>
      <w:r>
        <w:rPr>
          <w:lang w:val="en-AU"/>
        </w:rPr>
        <w:t xml:space="preserve">Acute behavioural disturbance(ABD), also known as Excited Delirium Syndrome(ExDS), is a medical emergency with reported mortality of 8-10%. </w:t>
      </w:r>
      <w:r>
        <w:rPr>
          <w:lang w:val="en-AU"/>
        </w:rPr>
        <w:fldChar w:fldCharType="begin">
          <w:fldData xml:space="preserve">PEVuZE5vdGU+PENpdGU+PFllYXI+MjAwOTwvWWVhcj48UmVjTnVtPjg4PC9SZWNOdW0+PERpc3Bs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</w:fldData>
        </w:fldChar>
      </w:r>
      <w:r>
        <w:rPr>
          <w:lang w:val="en-AU"/>
        </w:rPr>
        <w:instrText xml:space="preserve"> ADDIN EN.CITE </w:instrText>
      </w:r>
      <w:r>
        <w:rPr>
          <w:lang w:val="en-AU"/>
        </w:rPr>
        <w:fldChar w:fldCharType="begin">
          <w:fldData xml:space="preserve">PEVuZE5vdGU+PENpdGU+PFllYXI+MjAwOTwvWWVhcj48UmVjTnVtPjg4PC9SZWNOdW0+PERpc3Bs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1, 2)</w:t>
      </w:r>
      <w:r>
        <w:rPr>
          <w:lang w:val="en-AU"/>
        </w:rPr>
        <w:fldChar w:fldCharType="end"/>
      </w:r>
      <w:r>
        <w:rPr>
          <w:lang w:val="en-AU"/>
        </w:rPr>
        <w:t xml:space="preserve">. The management </w:t>
      </w:r>
      <w:r>
        <w:t xml:space="preserve">of ABD usually necessitates a judicious combination of de-escalation techniques, physical restraints and sedation  </w:t>
      </w:r>
      <w:r>
        <w:fldChar w:fldCharType="begin"/>
      </w:r>
      <w:r>
        <w:instrText xml:space="preserve"> ADDIN EN.CITE &lt;EndNote&gt;&lt;Cite&gt;&lt;Year&gt;2016&lt;/Year&gt;&lt;RecNum&gt;90&lt;/RecNum&gt;&lt;DisplayText&gt;(1, 3, 4)&lt;/DisplayText&gt;&lt;record&gt;&lt;rec-number&gt;90&lt;/rec-number&gt;&lt;foreign-keys&gt;&lt;key app="EN" db-id="wxwrt2xvvzv99kepsrvx9awtpafa0ps9adw9" timestamp="1466400303"&gt;90&lt;/key&gt;&lt;key app="ENWeb" db-id=""&gt;0&lt;/key&gt;&lt;/foreign-keys&gt;&lt;ref-type name="Journal Article"&gt;17&lt;/ref-type&gt;&lt;contributors&gt;&lt;/contributors&gt;&lt;titles&gt;&lt;title&gt;The Royal College of Emergency Medicine Guidelines for the Management of Excite Delirium/Acute Behavioural Disturbance (ABD)&lt;/title&gt;&lt;/titles&gt;&lt;dates&gt;&lt;year&gt;2016&lt;/year&gt;&lt;/dates&gt;&lt;urls&gt;&lt;/urls&gt;&lt;/record&gt;&lt;/Cite&gt;&lt;Cite&gt;&lt;Year&gt;2015&lt;/Year&gt;&lt;RecNum&gt;89&lt;/RecNum&gt;&lt;record&gt;&lt;rec-number&gt;89&lt;/rec-number&gt;&lt;foreign-keys&gt;&lt;key app="EN" db-id="wxwrt2xvvzv99kepsrvx9awtpafa0ps9adw9" timestamp="1466400290"&gt;89&lt;/key&gt;&lt;key app="ENWeb" db-id=""&gt;0&lt;/key&gt;&lt;/foreign-keys&gt;&lt;ref-type name="Journal Article"&gt;17&lt;/ref-type&gt;&lt;contributors&gt;&lt;/contributors&gt;&lt;titles&gt;&lt;title&gt;New South Wales Health. Management of patients with acute severe behavioural disturbance in the Emergency Departments&amp;#xD;.&lt;/title&gt;&lt;/titles&gt;&lt;dates&gt;&lt;year&gt;2015&lt;/year&gt;&lt;/dates&gt;&lt;urls&gt;&lt;/urls&gt;&lt;/record&gt;&lt;/Cite&gt;&lt;Cite&gt;&lt;Year&gt;2009&lt;/Year&gt;&lt;RecNum&gt;88&lt;/RecNum&gt;&lt;record&gt;&lt;rec-number&gt;88&lt;/rec-number&gt;&lt;foreign-keys&gt;&lt;key app="EN" db-id="wxwrt2xvvzv99kepsrvx9awtpafa0ps9adw9" timestamp="1466400272"&gt;88&lt;/key&gt;&lt;key app="ENWeb" db-id=""&gt;0&lt;/key&gt;&lt;/foreign-keys&gt;&lt;ref-type name="Journal Article"&gt;17&lt;/ref-type&gt;&lt;contributors&gt;&lt;/contributors&gt;&lt;titles&gt;&lt;title&gt;American College of Emergency Physicians White Paper on Excited Delirium Syndrome&lt;/title&gt;&lt;/titles&gt;&lt;dates&gt;&lt;year&gt;2009&lt;/year&gt;&lt;/dates&gt;&lt;urls&gt;&lt;/urls&gt;&lt;/record&gt;&lt;/Cite&gt;&lt;/EndNote&gt;</w:instrText>
      </w:r>
      <w:r>
        <w:fldChar w:fldCharType="separate"/>
      </w:r>
      <w:r>
        <w:rPr>
          <w:noProof/>
        </w:rPr>
        <w:t>(1, 3, 4)</w:t>
      </w:r>
      <w:r>
        <w:fldChar w:fldCharType="end"/>
      </w:r>
      <w:r>
        <w:rPr>
          <w:lang w:val="en-AU"/>
        </w:rPr>
        <w:t xml:space="preserve">. Sedation of patients with ABD is usually accomplished with benzodiazepines and antipsychotics, either alone or in combination. </w:t>
      </w:r>
      <w:r>
        <w:rPr>
          <w:lang w:val="en-AU"/>
        </w:rPr>
        <w:fldChar w:fldCharType="begin">
          <w:fldData xml:space="preserve">PEVuZE5vdGU+PENpdGU+PEF1dGhvcj5LdW1hcjwvQXV0aG9yPjxZZWFyPjIwMTM8L1llYXI+PFJl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L3BlcmlvZGljYWw+PHBhZ2VzPkNkMDA5NTgy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==
</w:fldData>
        </w:fldChar>
      </w:r>
      <w:r>
        <w:rPr>
          <w:lang w:val="en-AU"/>
        </w:rPr>
        <w:instrText xml:space="preserve"> ADDIN EN.CITE </w:instrText>
      </w:r>
      <w:r>
        <w:rPr>
          <w:lang w:val="en-AU"/>
        </w:rPr>
        <w:fldChar w:fldCharType="begin">
          <w:fldData xml:space="preserve">PEVuZE5vdGU+PENpdGU+PEF1dGhvcj5LdW1hcjwvQXV0aG9yPjxZZWFyPjIwMTM8L1llYXI+PFJl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L3BlcmlvZGljYWw+PHBhZ2VzPkNkMDA5NTgy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==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5, 6)</w:t>
      </w:r>
      <w:r>
        <w:rPr>
          <w:lang w:val="en-AU"/>
        </w:rPr>
        <w:fldChar w:fldCharType="end"/>
      </w:r>
      <w:r>
        <w:rPr>
          <w:lang w:val="en-AU"/>
        </w:rPr>
        <w:t xml:space="preserve">. The use of these two drug classes can be limited by several factors, primarily </w:t>
      </w:r>
      <w:r>
        <w:t>respiratory depression</w:t>
      </w:r>
      <w:r>
        <w:rPr>
          <w:lang w:val="en-AU"/>
        </w:rPr>
        <w:t xml:space="preserve"> with benzodiazepines</w:t>
      </w:r>
      <w:r>
        <w:t xml:space="preserve"> and a delayed onset of action of up to 20min with antipsychotics </w:t>
      </w:r>
      <w:r>
        <w:fldChar w:fldCharType="begin">
          <w:fldData xml:space="preserve">PEVuZE5vdGU+PENpdGU+PEF1dGhvcj5UaG9tYXM8L0F1dGhvcj48WWVhcj4xOTkyPC9ZZWFyPjxS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</w:fldData>
        </w:fldChar>
      </w:r>
      <w:r>
        <w:instrText xml:space="preserve"> ADDIN EN.CITE </w:instrText>
      </w:r>
      <w:r>
        <w:fldChar w:fldCharType="begin">
          <w:fldData xml:space="preserve">PEVuZE5vdGU+PENpdGU+PEF1dGhvcj5UaG9tYXM8L0F1dGhvcj48WWVhcj4xOTkyPC9ZZWFyPjxS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</w:fldData>
        </w:fldChar>
      </w:r>
      <w:r>
        <w:instrText xml:space="preserve"> ADDIN EN.CITE.DATA </w:instrText>
      </w:r>
      <w:r>
        <w:fldChar w:fldCharType="end"/>
      </w:r>
      <w:r>
        <w:fldChar w:fldCharType="separate"/>
      </w:r>
      <w:r>
        <w:rPr>
          <w:noProof/>
        </w:rPr>
        <w:t>(7, 8)</w:t>
      </w:r>
      <w:r>
        <w:fldChar w:fldCharType="end"/>
      </w:r>
      <w:r>
        <w:t xml:space="preserve">. </w:t>
      </w:r>
      <w:r>
        <w:rPr>
          <w:lang w:val="en-AU"/>
        </w:rPr>
        <w:t>In recent years, several small studies have explored the suitability of ketamine as an alternative agent for sedating patients with ABD in the prehospital, retrieval and emergency settings</w:t>
      </w:r>
      <w:r>
        <w:rPr>
          <w:lang w:val="en-AU"/>
        </w:rPr>
        <w:fldChar w:fldCharType="begin">
          <w:fldData xml:space="preserve">PEVuZE5vdGU+PENpdGU+PEF1dGhvcj5CdXJuZXR0PC9BdXRob3I+PFllYXI+MjAxMjwvWWVhcj48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</w:fldData>
        </w:fldChar>
      </w:r>
      <w:r>
        <w:rPr>
          <w:lang w:val="en-AU"/>
        </w:rPr>
        <w:instrText xml:space="preserve"> ADDIN EN.CITE </w:instrText>
      </w:r>
      <w:r>
        <w:rPr>
          <w:lang w:val="en-AU"/>
        </w:rPr>
        <w:fldChar w:fldCharType="begin">
          <w:fldData xml:space="preserve">PEVuZE5vdGU+PENpdGU+PEF1dGhvcj5CdXJuZXR0PC9BdXRob3I+PFllYXI+MjAxMjwvWWVhcj48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9-27)</w:t>
      </w:r>
      <w:r>
        <w:rPr>
          <w:lang w:val="en-AU"/>
        </w:rPr>
        <w:fldChar w:fldCharType="end"/>
      </w:r>
      <w:r>
        <w:rPr>
          <w:lang w:val="en-AU"/>
        </w:rPr>
        <w:t>. Favourable pharmacological properties including rapid onset of action of 2-5min, protection of airway reflexes and maintenance of respiratory drive make ketamine a promising sedative agent in the management of ABD</w:t>
      </w:r>
      <w:r>
        <w:rPr>
          <w:lang w:val="en-AU"/>
        </w:rPr>
        <w:fldChar w:fldCharType="begin"/>
      </w:r>
      <w:r>
        <w:rPr>
          <w:lang w:val="en-AU"/>
        </w:rPr>
        <w:instrText xml:space="preserve"> ADDIN EN.CITE &lt;EndNote&gt;&lt;Cite&gt;&lt;Author&gt;Green&lt;/Author&gt;&lt;Year&gt;2011&lt;/Year&gt;&lt;RecNum&gt;83&lt;/RecNum&gt;&lt;DisplayText&gt;(28)&lt;/DisplayText&gt;&lt;record&gt;&lt;rec-number&gt;83&lt;/rec-number&gt;&lt;foreign-keys&gt;&lt;key app="EN" db-id="wxwrt2xvvzv99kepsrvx9awtpafa0ps9adw9" timestamp="1466395190"&gt;83&lt;/key&gt;&lt;/foreign-keys&gt;&lt;ref-type name="Journal Article"&gt;17&lt;/ref-type&gt;&lt;contributors&gt;&lt;authors&gt;&lt;author&gt;Green, S. M.&lt;/author&gt;&lt;author&gt;Roback, M. G.&lt;/author&gt;&lt;author&gt;Kennedy, R. M.&lt;/author&gt;&lt;author&gt;Krauss, B.&lt;/author&gt;&lt;/authors&gt;&lt;/contributors&gt;&lt;auth-address&gt;Department of Emergency Medicine, Loma Linda University Medical Center and Children&amp;apos;s Hospital, Loma Linda, CA 92354, USA.&lt;/auth-address&gt;&lt;titles&gt;&lt;title&gt;Clinical practice guideline for emergency department ketamine dissociative sedation: 2011 update&lt;/title&gt;&lt;secondary-title&gt;Ann Emerg Med&lt;/secondary-title&gt;&lt;alt-title&gt;Annals of emergency medicine&lt;/alt-title&gt;&lt;/titles&gt;&lt;periodical&gt;&lt;full-title&gt;Ann Emerg Med&lt;/full-title&gt;&lt;/periodical&gt;&lt;alt-periodical&gt;&lt;full-title&gt;Annals of Emergency Medicine&lt;/full-title&gt;&lt;/alt-periodical&gt;&lt;pages&gt;449-61&lt;/pages&gt;&lt;volume&gt;57&lt;/volume&gt;&lt;number&gt;5&lt;/number&gt;&lt;edition&gt;2011/01/25&lt;/edition&gt;&lt;keywords&gt;&lt;keyword&gt;*Anesthetics, Dissociative/administration &amp;amp; dosage/adverse effects&lt;/keyword&gt;&lt;keyword&gt;Conscious Sedation/methods/*standards&lt;/keyword&gt;&lt;keyword&gt;Emergency Service, Hospital/*standards&lt;/keyword&gt;&lt;keyword&gt;Humans&lt;/keyword&gt;&lt;keyword&gt;*Ketamine/administration &amp;amp; dosage/adverse effects&lt;/keyword&gt;&lt;keyword&gt;*Practice Guidelines as Topic&lt;/keyword&gt;&lt;/keywords&gt;&lt;dates&gt;&lt;year&gt;2011&lt;/year&gt;&lt;pub-dates&gt;&lt;date&gt;May&lt;/date&gt;&lt;/pub-dates&gt;&lt;/dates&gt;&lt;isbn&gt;0196-0644&lt;/isbn&gt;&lt;accession-num&gt;21256625&lt;/accession-num&gt;&lt;urls&gt;&lt;/urls&gt;&lt;electronic-resource-num&gt;10.1016/j.annemergmed.2010.11.030&lt;/electronic-resource-num&gt;&lt;remote-database-provider&gt;NLM&lt;/remote-database-provider&gt;&lt;language&gt;eng&lt;/language&gt;&lt;/record&gt;&lt;/Cite&gt;&lt;/EndNote&gt;</w:instrText>
      </w:r>
      <w:r>
        <w:rPr>
          <w:lang w:val="en-AU"/>
        </w:rPr>
        <w:fldChar w:fldCharType="separate"/>
      </w:r>
      <w:r>
        <w:rPr>
          <w:noProof/>
          <w:lang w:val="en-AU"/>
        </w:rPr>
        <w:t>(28)</w:t>
      </w:r>
      <w:r>
        <w:rPr>
          <w:lang w:val="en-AU"/>
        </w:rPr>
        <w:fldChar w:fldCharType="end"/>
      </w:r>
      <w:r>
        <w:rPr>
          <w:lang w:val="en-AU"/>
        </w:rPr>
        <w:t>. Nevertheless insufficient data about effectiveness and safety of ketamine</w:t>
      </w:r>
      <w:r>
        <w:t xml:space="preserve"> in the setting of ABD have prevented it from gaining widespread acceptance for this indication </w:t>
      </w:r>
      <w:r>
        <w:fldChar w:fldCharType="begin">
          <w:fldData xml:space="preserve">PEVuZE5vdGU+PENpdGU+PEF1dGhvcj5TY2h1bHR6PC9BdXRob3I+PFllYXI+MjAxNDwvWWVhcj48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</w:fldData>
        </w:fldChar>
      </w:r>
      <w:r>
        <w:instrText xml:space="preserve"> ADDIN EN.CITE </w:instrText>
      </w:r>
      <w:r>
        <w:fldChar w:fldCharType="begin">
          <w:fldData xml:space="preserve">PEVuZE5vdGU+PENpdGU+PEF1dGhvcj5TY2h1bHR6PC9BdXRob3I+PFllYXI+MjAxNDwvWWVhcj48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</w:fldData>
        </w:fldChar>
      </w:r>
      <w:r>
        <w:instrText xml:space="preserve"> ADDIN EN.CITE.DATA </w:instrText>
      </w:r>
      <w:r>
        <w:fldChar w:fldCharType="end"/>
      </w:r>
      <w:r>
        <w:fldChar w:fldCharType="separate"/>
      </w:r>
      <w:r>
        <w:rPr>
          <w:noProof/>
        </w:rPr>
        <w:t>(29, 30)</w:t>
      </w:r>
      <w:r>
        <w:fldChar w:fldCharType="end"/>
      </w:r>
      <w:r>
        <w:t xml:space="preserve">. Firstly, </w:t>
      </w:r>
      <w:r>
        <w:rPr>
          <w:lang w:val="en-AU"/>
        </w:rPr>
        <w:t>the effectiveness of ketamine sedation in ABD, as measured by sedation failure rates, has varied between no failures in one retrospective study and 10% in a recent prospective study</w:t>
      </w:r>
      <w:r>
        <w:rPr>
          <w:lang w:val="en-AU"/>
        </w:rPr>
        <w:fldChar w:fldCharType="begin">
          <w:fldData xml:space="preserve">PEVuZE5vdGU+PENpdGU+PEF1dGhvcj5Jc2Jpc3RlcjwvQXV0aG9yPjxZZWFyPjIwMTY8L1llYXI+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</w:fldData>
        </w:fldChar>
      </w:r>
      <w:r>
        <w:rPr>
          <w:lang w:val="en-AU"/>
        </w:rPr>
        <w:instrText xml:space="preserve"> ADDIN EN.CITE </w:instrText>
      </w:r>
      <w:r>
        <w:rPr>
          <w:lang w:val="en-AU"/>
        </w:rPr>
        <w:fldChar w:fldCharType="begin">
          <w:fldData xml:space="preserve">PEVuZE5vdGU+PENpdGU+PEF1dGhvcj5Jc2Jpc3RlcjwvQXV0aG9yPjxZZWFyPjIwMTY8L1llYXI+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11, 19)</w:t>
      </w:r>
      <w:r>
        <w:rPr>
          <w:lang w:val="en-AU"/>
        </w:rPr>
        <w:fldChar w:fldCharType="end"/>
      </w:r>
      <w:r>
        <w:rPr>
          <w:lang w:val="en-AU"/>
        </w:rPr>
        <w:t>. Furthermore, the reported</w:t>
      </w:r>
      <w:r>
        <w:t xml:space="preserve"> incidence of endotracheal intubations with ketamine has also varied widely between studies, from no intubations to 39% </w:t>
      </w:r>
      <w:r>
        <w:fldChar w:fldCharType="begin">
          <w:fldData xml:space="preserve">PEVuZE5vdGU+PENpdGU+PEF1dGhvcj5MZSBDb25nPC9BdXRob3I+PFllYXI+MjAxMjwvWWVhcj48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</w:fldData>
        </w:fldChar>
      </w:r>
      <w:r>
        <w:instrText xml:space="preserve"> ADDIN EN.CITE </w:instrText>
      </w:r>
      <w:r>
        <w:fldChar w:fldCharType="begin">
          <w:fldData xml:space="preserve">PEVuZE5vdGU+PENpdGU+PEF1dGhvcj5MZSBDb25nPC9BdXRob3I+PFllYXI+MjAxMjwvWWVhcj48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</w:fldData>
        </w:fldChar>
      </w:r>
      <w:r>
        <w:instrText xml:space="preserve"> ADDIN EN.CITE.DATA </w:instrText>
      </w:r>
      <w:r>
        <w:fldChar w:fldCharType="end"/>
      </w:r>
      <w:r>
        <w:fldChar w:fldCharType="separate"/>
      </w:r>
      <w:r>
        <w:rPr>
          <w:noProof/>
        </w:rPr>
        <w:t>(11, 17)</w:t>
      </w:r>
      <w:r>
        <w:fldChar w:fldCharType="end"/>
      </w:r>
      <w:r>
        <w:t xml:space="preserve">. </w:t>
      </w:r>
      <w:r w:rsidRPr="00AC0B5B">
        <w:rPr>
          <w:color w:val="000000" w:themeColor="text1"/>
        </w:rPr>
        <w:t xml:space="preserve">Interestingly, a large study looking at the incidence of intubations before and after introduction of a ketamine sedation protocol for ABD found </w:t>
      </w:r>
      <w:r>
        <w:rPr>
          <w:color w:val="000000" w:themeColor="text1"/>
        </w:rPr>
        <w:t>a decrease in incidence from 3.5</w:t>
      </w:r>
      <w:r w:rsidRPr="00AC0B5B">
        <w:rPr>
          <w:color w:val="000000" w:themeColor="text1"/>
        </w:rPr>
        <w:t xml:space="preserve">% to 2.3% </w:t>
      </w:r>
      <w:r>
        <w:t>while a smaller study using a combination of sedatives including ketamine also reported an intubation rate of 3%</w:t>
      </w:r>
      <w:r>
        <w:fldChar w:fldCharType="begin">
          <w:fldData xml:space="preserve">PEVuZE5vdGU+PENpdGU+PEF1dGhvcj5Tb29tYXJvbzwvQXV0aG9yPjxZZWFyPjIwMTQ8L1llYXI+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Tb29tYXJvbzwvQXV0aG9yPjxZZWFyPjIwMTQ8L1llYXI+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20, 27)</w:t>
      </w:r>
      <w:r>
        <w:fldChar w:fldCharType="end"/>
      </w:r>
      <w:r>
        <w:t xml:space="preserve">. Finally, there is a lack of clarity about the minimum effective ketamine dose needed to achieve safe sedation of behaviorally disturbed patients with reported dose ranges of 0.5-1mg/kg as the initial intravenous dose followed by 1 - 5.56mg/kg/h  intravenous infusion and 2.25- 9.42mg/kg as the total intramuscular dose. </w:t>
      </w:r>
      <w:r>
        <w:fldChar w:fldCharType="begin">
          <w:fldData xml:space="preserve">PEVuZE5vdGU+PENpdGU+PEF1dGhvcj5CdXJuZXR0PC9BdXRob3I+PFllYXI+MjAxNDwvWWVhcj48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</w:fldData>
        </w:fldChar>
      </w:r>
      <w:r>
        <w:instrText xml:space="preserve"> ADDIN EN.CITE </w:instrText>
      </w:r>
      <w:r>
        <w:fldChar w:fldCharType="begin">
          <w:fldData xml:space="preserve">PEVuZE5vdGU+PENpdGU+PEF1dGhvcj5CdXJuZXR0PC9BdXRob3I+PFllYXI+MjAxNDwvWWVhcj48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</w:fldData>
        </w:fldChar>
      </w:r>
      <w:r>
        <w:instrText xml:space="preserve"> ADDIN EN.CITE.DATA </w:instrText>
      </w:r>
      <w:r>
        <w:fldChar w:fldCharType="end"/>
      </w:r>
      <w:r>
        <w:fldChar w:fldCharType="separate"/>
      </w:r>
      <w:r>
        <w:rPr>
          <w:noProof/>
        </w:rPr>
        <w:t>(11, 13, 23)</w:t>
      </w:r>
      <w:r>
        <w:fldChar w:fldCharType="end"/>
      </w:r>
      <w:r>
        <w:t>.</w:t>
      </w:r>
    </w:p>
    <w:p w14:paraId="6C6ECE5E" w14:textId="77777777" w:rsidR="008603FE" w:rsidRDefault="008603FE" w:rsidP="0082756C">
      <w:pPr>
        <w:spacing w:line="360" w:lineRule="auto"/>
      </w:pPr>
    </w:p>
    <w:p w14:paraId="71EFD87E" w14:textId="47DAC83F" w:rsidR="008603FE" w:rsidRPr="003C40B6" w:rsidRDefault="008603FE" w:rsidP="0082756C">
      <w:pPr>
        <w:spacing w:line="360" w:lineRule="auto"/>
        <w:rPr>
          <w:color w:val="FF0000"/>
        </w:rPr>
      </w:pPr>
      <w:r>
        <w:rPr>
          <w:lang w:val="en-AU"/>
        </w:rPr>
        <w:t xml:space="preserve">Along with benzodiazepines and antipsychotics, ketamine has been a part of the Standard Operating Procedure(SOP) for management of ABD at </w:t>
      </w:r>
      <w:r w:rsidR="001E5A6A">
        <w:rPr>
          <w:lang w:val="en-AU"/>
        </w:rPr>
        <w:t xml:space="preserve">Lifeflight Retrieval </w:t>
      </w:r>
      <w:r w:rsidR="00372C21">
        <w:rPr>
          <w:lang w:val="en-AU"/>
        </w:rPr>
        <w:t xml:space="preserve">Medicine( </w:t>
      </w:r>
      <w:r w:rsidR="001E5A6A">
        <w:rPr>
          <w:lang w:val="en-AU"/>
        </w:rPr>
        <w:t xml:space="preserve">          previously</w:t>
      </w:r>
      <w:r w:rsidR="0043257B">
        <w:rPr>
          <w:lang w:val="en-AU"/>
        </w:rPr>
        <w:t xml:space="preserve"> known as</w:t>
      </w:r>
      <w:r w:rsidR="001E5A6A">
        <w:rPr>
          <w:lang w:val="en-AU"/>
        </w:rPr>
        <w:t xml:space="preserve"> </w:t>
      </w:r>
      <w:r>
        <w:rPr>
          <w:lang w:val="en-AU"/>
        </w:rPr>
        <w:t xml:space="preserve">Careflight </w:t>
      </w:r>
      <w:r w:rsidR="001E5A6A">
        <w:rPr>
          <w:lang w:val="en-AU"/>
        </w:rPr>
        <w:t>Retrieval Medicine</w:t>
      </w:r>
      <w:r w:rsidR="00593DFD">
        <w:rPr>
          <w:lang w:val="en-AU"/>
        </w:rPr>
        <w:t xml:space="preserve">, </w:t>
      </w:r>
      <w:r w:rsidR="001E5A6A">
        <w:rPr>
          <w:lang w:val="en-AU"/>
        </w:rPr>
        <w:t>Queensland),</w:t>
      </w:r>
      <w:r>
        <w:rPr>
          <w:lang w:val="en-AU"/>
        </w:rPr>
        <w:t xml:space="preserve">Australia for over 3 years and Royal Flying Doctor Service(RFDS), Queensland, Australia for over 9 years (Appendix 1 &amp; Appendix 2). We want to examine the experience at these organizations to address our research question of whether ketamine is a safe and effective alternative agent for sedation of patients with acute behavioural disturbance in the aeromedical retrieval setting. </w:t>
      </w:r>
      <w:r>
        <w:t>We will be looking at the incidence of intubations as the primary outcome and the incidence of adverse reactions, the median effective dose of ketamine and</w:t>
      </w:r>
      <w:r w:rsidRPr="00C37E71">
        <w:t xml:space="preserve"> </w:t>
      </w:r>
      <w:r>
        <w:t xml:space="preserve">the proportion of patients adequately sedated with ketamine as the secondary outcomes of our study. </w:t>
      </w:r>
      <w:r w:rsidRPr="00E65EB7">
        <w:rPr>
          <w:color w:val="000000" w:themeColor="text1"/>
        </w:rPr>
        <w:t xml:space="preserve">Our study hypothesis is that </w:t>
      </w:r>
      <w:r w:rsidRPr="00E65EB7">
        <w:rPr>
          <w:rFonts w:cs="Helvetica"/>
        </w:rPr>
        <w:t>i</w:t>
      </w:r>
      <w:r>
        <w:rPr>
          <w:rFonts w:cs="Helvetica"/>
        </w:rPr>
        <w:t>n our</w:t>
      </w:r>
      <w:r w:rsidRPr="00E65EB7">
        <w:rPr>
          <w:rFonts w:cs="Helvetica"/>
        </w:rPr>
        <w:t xml:space="preserve"> aero</w:t>
      </w:r>
      <w:r>
        <w:rPr>
          <w:rFonts w:cs="Helvetica"/>
        </w:rPr>
        <w:t xml:space="preserve">medical retrieval setting </w:t>
      </w:r>
      <w:r w:rsidRPr="00E65EB7">
        <w:rPr>
          <w:rFonts w:cs="Helvetica"/>
        </w:rPr>
        <w:t>ke</w:t>
      </w:r>
      <w:r>
        <w:rPr>
          <w:rFonts w:cs="Helvetica"/>
        </w:rPr>
        <w:t xml:space="preserve">tamine reduces the incidence of </w:t>
      </w:r>
      <w:r w:rsidRPr="00E65EB7">
        <w:rPr>
          <w:rFonts w:cs="Helvetica"/>
        </w:rPr>
        <w:t>intubation</w:t>
      </w:r>
      <w:r>
        <w:rPr>
          <w:rFonts w:cs="Helvetica"/>
        </w:rPr>
        <w:t xml:space="preserve">s </w:t>
      </w:r>
      <w:r w:rsidRPr="00E65EB7">
        <w:rPr>
          <w:rFonts w:cs="Helvetica"/>
        </w:rPr>
        <w:t>in patients needing sedation for acute behaviou</w:t>
      </w:r>
      <w:r>
        <w:rPr>
          <w:rFonts w:cs="Helvetica"/>
        </w:rPr>
        <w:t xml:space="preserve">ral disturbance compared to the reported </w:t>
      </w:r>
      <w:r w:rsidRPr="00E65EB7">
        <w:rPr>
          <w:rFonts w:cs="Helvetica"/>
        </w:rPr>
        <w:t>incidence</w:t>
      </w:r>
      <w:r>
        <w:rPr>
          <w:rFonts w:cs="Helvetica"/>
        </w:rPr>
        <w:t xml:space="preserve"> of intubations in </w:t>
      </w:r>
      <w:r w:rsidRPr="00E65EB7">
        <w:rPr>
          <w:rFonts w:cs="Helvetica"/>
        </w:rPr>
        <w:t>existing literature</w:t>
      </w:r>
      <w:r>
        <w:rPr>
          <w:rFonts w:cs="Helvetica"/>
        </w:rPr>
        <w:fldChar w:fldCharType="begin">
          <w:fldData xml:space="preserve">PEVuZE5vdGU+PENpdGU+PEF1dGhvcj5Tb29tYXJvbzwvQXV0aG9yPjxZZWFyPjIwMTQ8L1llYXI+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</w:fldData>
        </w:fldChar>
      </w:r>
      <w:r>
        <w:rPr>
          <w:rFonts w:cs="Helvetica"/>
        </w:rPr>
        <w:instrText xml:space="preserve"> ADDIN EN.CITE </w:instrText>
      </w:r>
      <w:r>
        <w:rPr>
          <w:rFonts w:cs="Helvetica"/>
        </w:rPr>
        <w:fldChar w:fldCharType="begin">
          <w:fldData xml:space="preserve">PEVuZE5vdGU+PENpdGU+PEF1dGhvcj5Tb29tYXJvbzwvQXV0aG9yPjxZZWFyPjIwMTQ8L1llYXI+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</w:fldData>
        </w:fldChar>
      </w:r>
      <w:r>
        <w:rPr>
          <w:rFonts w:cs="Helvetica"/>
        </w:rPr>
        <w:instrText xml:space="preserve"> ADDIN EN.CITE.DATA </w:instrText>
      </w:r>
      <w:r>
        <w:rPr>
          <w:rFonts w:cs="Helvetica"/>
        </w:rPr>
      </w:r>
      <w:r>
        <w:rPr>
          <w:rFonts w:cs="Helvetica"/>
        </w:rPr>
        <w:fldChar w:fldCharType="end"/>
      </w:r>
      <w:r>
        <w:rPr>
          <w:rFonts w:cs="Helvetica"/>
        </w:rPr>
      </w:r>
      <w:r>
        <w:rPr>
          <w:rFonts w:cs="Helvetica"/>
        </w:rPr>
        <w:fldChar w:fldCharType="separate"/>
      </w:r>
      <w:r>
        <w:rPr>
          <w:rFonts w:cs="Helvetica"/>
          <w:noProof/>
        </w:rPr>
        <w:t>(20, 27)</w:t>
      </w:r>
      <w:r>
        <w:rPr>
          <w:rFonts w:cs="Helvetica"/>
        </w:rPr>
        <w:fldChar w:fldCharType="end"/>
      </w:r>
      <w:r>
        <w:rPr>
          <w:rFonts w:cs="Helvetica"/>
        </w:rPr>
        <w:t>.</w:t>
      </w:r>
    </w:p>
    <w:p w14:paraId="5DBBFFDC" w14:textId="77777777" w:rsidR="0082756C" w:rsidRPr="00A05AFF" w:rsidRDefault="0082756C" w:rsidP="0082756C">
      <w:pPr>
        <w:spacing w:line="360" w:lineRule="auto"/>
        <w:rPr>
          <w:rFonts w:ascii="Arial" w:hAnsi="Arial" w:cs="Arial"/>
        </w:rPr>
      </w:pPr>
    </w:p>
    <w:p w14:paraId="7374CADB" w14:textId="77777777" w:rsidR="0082756C" w:rsidRPr="008E0896" w:rsidRDefault="0082756C" w:rsidP="0082756C">
      <w:pPr>
        <w:tabs>
          <w:tab w:val="center" w:pos="4510"/>
        </w:tabs>
        <w:spacing w:line="360" w:lineRule="auto"/>
        <w:rPr>
          <w:b/>
          <w:sz w:val="32"/>
          <w:szCs w:val="32"/>
          <w:lang w:val="en-AU"/>
        </w:rPr>
      </w:pPr>
      <w:r w:rsidRPr="008E0896">
        <w:rPr>
          <w:b/>
          <w:sz w:val="32"/>
          <w:szCs w:val="32"/>
          <w:lang w:val="en-AU"/>
        </w:rPr>
        <w:t>Recruitment and Consent:</w:t>
      </w:r>
      <w:r w:rsidRPr="008E0896">
        <w:rPr>
          <w:b/>
          <w:sz w:val="32"/>
          <w:szCs w:val="32"/>
          <w:lang w:val="en-AU"/>
        </w:rPr>
        <w:tab/>
      </w:r>
    </w:p>
    <w:p w14:paraId="629730FD" w14:textId="77777777" w:rsidR="0082756C" w:rsidRDefault="0082756C" w:rsidP="0082756C">
      <w:pPr>
        <w:spacing w:line="360" w:lineRule="auto"/>
        <w:rPr>
          <w:lang w:val="en-AU"/>
        </w:rPr>
      </w:pPr>
      <w:r>
        <w:rPr>
          <w:lang w:val="en-AU"/>
        </w:rPr>
        <w:t>This will be a retrospective study involving perusal of patient records for data as a result of which there will be no direct contact with study participants obviating the need for participant recruitment and consent.</w:t>
      </w:r>
    </w:p>
    <w:p w14:paraId="5D1899C4" w14:textId="77777777" w:rsidR="0082756C" w:rsidRDefault="0082756C" w:rsidP="0082756C">
      <w:pPr>
        <w:spacing w:line="360" w:lineRule="auto"/>
        <w:ind w:firstLine="720"/>
      </w:pPr>
    </w:p>
    <w:p w14:paraId="26D285A7" w14:textId="10538E3D" w:rsidR="0082756C" w:rsidRPr="0082756C" w:rsidRDefault="0082756C" w:rsidP="0082756C">
      <w:pPr>
        <w:spacing w:line="360" w:lineRule="auto"/>
        <w:rPr>
          <w:b/>
          <w:sz w:val="32"/>
          <w:szCs w:val="32"/>
        </w:rPr>
      </w:pPr>
      <w:r w:rsidRPr="008E0896">
        <w:rPr>
          <w:b/>
          <w:sz w:val="32"/>
          <w:szCs w:val="32"/>
        </w:rPr>
        <w:t>Methods:</w:t>
      </w:r>
    </w:p>
    <w:p w14:paraId="755E17BB" w14:textId="77777777" w:rsidR="0082756C" w:rsidRDefault="0082756C" w:rsidP="0082756C">
      <w:pPr>
        <w:spacing w:line="360" w:lineRule="auto"/>
      </w:pPr>
      <w:r>
        <w:t>Setting:</w:t>
      </w:r>
    </w:p>
    <w:p w14:paraId="35C14663" w14:textId="56176418" w:rsidR="0082756C" w:rsidRDefault="0082756C" w:rsidP="0082756C">
      <w:pPr>
        <w:spacing w:line="360" w:lineRule="auto"/>
      </w:pPr>
      <w:r>
        <w:t xml:space="preserve">This will be a retrospective review of clinical records of patients with ABD who were sedated with ketamine during aeromedical retrievals performed by </w:t>
      </w:r>
      <w:r w:rsidR="0043257B">
        <w:t xml:space="preserve">Lifeflight </w:t>
      </w:r>
      <w:r w:rsidR="00372C21">
        <w:t>Retrieval</w:t>
      </w:r>
      <w:r w:rsidR="0043257B">
        <w:t xml:space="preserve"> Medicin</w:t>
      </w:r>
      <w:r w:rsidR="00372C21">
        <w:t xml:space="preserve">e </w:t>
      </w:r>
      <w:r w:rsidR="0043257B">
        <w:t xml:space="preserve">(LRM) </w:t>
      </w:r>
      <w:r>
        <w:t>and Royal Flying Doctor Service(RFDS) which are responsible for all retrievals in the state of Queensland, Australia. Both organizations employ a flight physician-flight nurse model for long-haul retrievals of patients with ABD while CMS employs a flight physician-flight paramedic model for short-haul retrievals.</w:t>
      </w:r>
    </w:p>
    <w:p w14:paraId="52B61BB4" w14:textId="77777777" w:rsidR="0082756C" w:rsidRDefault="0082756C" w:rsidP="0082756C">
      <w:pPr>
        <w:spacing w:line="360" w:lineRule="auto"/>
      </w:pPr>
    </w:p>
    <w:p w14:paraId="2F51BD21" w14:textId="77777777" w:rsidR="0082756C" w:rsidRDefault="0082756C" w:rsidP="0082756C">
      <w:pPr>
        <w:spacing w:line="360" w:lineRule="auto"/>
      </w:pPr>
      <w:r>
        <w:t>Participant selection:</w:t>
      </w:r>
    </w:p>
    <w:p w14:paraId="6DD174AD" w14:textId="7FC842E6" w:rsidR="0082756C" w:rsidRDefault="0082756C" w:rsidP="0082756C">
      <w:pPr>
        <w:spacing w:line="360" w:lineRule="auto"/>
      </w:pPr>
      <w:r>
        <w:t>All patients with ABD needin</w:t>
      </w:r>
      <w:r w:rsidR="00F90C5E">
        <w:t xml:space="preserve">g needing </w:t>
      </w:r>
      <w:r>
        <w:t>aeromedical retrieval will be included as study participants. ABD will be defined as any behaviour that puts the patient or others at immediate risk of serious harm and may include threatening or aggressive behavior, extreme distress and serious self-harm which could cause injury or death.</w:t>
      </w:r>
      <w:r>
        <w:fldChar w:fldCharType="begin"/>
      </w:r>
      <w:r>
        <w:instrText xml:space="preserve"> ADDIN EN.CITE &lt;EndNote&gt;&lt;Cite&gt;&lt;Year&gt;2015&lt;/Year&gt;&lt;RecNum&gt;89&lt;/RecNum&gt;&lt;DisplayText&gt;(4)&lt;/DisplayText&gt;&lt;record&gt;&lt;rec-number&gt;89&lt;/rec-number&gt;&lt;foreign-keys&gt;&lt;key app="EN" db-id="wxwrt2xvvzv99kepsrvx9awtpafa0ps9adw9" timestamp="1466400290"&gt;89&lt;/key&gt;&lt;key app="ENWeb" db-id=""&gt;0&lt;/key&gt;&lt;/foreign-keys&gt;&lt;ref-type name="Journal Article"&gt;17&lt;/ref-type&gt;&lt;contributors&gt;&lt;/contributors&gt;&lt;titles&gt;&lt;title&gt;New South Wales Health. Management of patients with acute severe behavioural disturbance in the Emergency Departments&amp;#xD;.&lt;/title&gt;&lt;/titles&gt;&lt;dates&gt;&lt;year&gt;2015&lt;/year&gt;&lt;/dates&gt;&lt;urls&gt;&lt;/urls&gt;&lt;/record&gt;&lt;/Cite&gt;&lt;/EndNote&gt;</w:instrText>
      </w:r>
      <w:r>
        <w:fldChar w:fldCharType="separate"/>
      </w:r>
      <w:r>
        <w:rPr>
          <w:noProof/>
        </w:rPr>
        <w:t>(4)</w:t>
      </w:r>
      <w:r>
        <w:fldChar w:fldCharType="end"/>
      </w:r>
      <w:r>
        <w:t xml:space="preserve"> Participants will be excluded from the study if the sedative agent was administered for reasons other than managing ABD and if the</w:t>
      </w:r>
      <w:r w:rsidR="00F90C5E">
        <w:t>re is no documentation of</w:t>
      </w:r>
      <w:r>
        <w:t xml:space="preserve"> administered dose of </w:t>
      </w:r>
      <w:r w:rsidR="00F90C5E">
        <w:t>sedative agent</w:t>
      </w:r>
      <w:r>
        <w:t xml:space="preserve">. A convenience sample of patient records will be identified by searching </w:t>
      </w:r>
      <w:r w:rsidR="0043257B">
        <w:t xml:space="preserve">the electronic databases at LRM </w:t>
      </w:r>
      <w:r>
        <w:t>and</w:t>
      </w:r>
      <w:r w:rsidR="00EF2FBD">
        <w:t xml:space="preserve"> RFDS over a 18-month period between January 1,2015</w:t>
      </w:r>
      <w:r>
        <w:t xml:space="preserve"> and June 30,2016 using k</w:t>
      </w:r>
      <w:bookmarkStart w:id="0" w:name="_GoBack"/>
      <w:bookmarkEnd w:id="0"/>
      <w:r>
        <w:t xml:space="preserve">eywords </w:t>
      </w:r>
      <w:r>
        <w:rPr>
          <w:lang w:val="en-AU"/>
        </w:rPr>
        <w:t xml:space="preserve">ketamine, droperidol, midazolam, diazepam, </w:t>
      </w:r>
      <w:r w:rsidR="00EF7382">
        <w:rPr>
          <w:lang w:val="en-AU"/>
        </w:rPr>
        <w:t xml:space="preserve">olanzapine, </w:t>
      </w:r>
      <w:r>
        <w:rPr>
          <w:lang w:val="en-AU"/>
        </w:rPr>
        <w:t>sedation,</w:t>
      </w:r>
      <w:r w:rsidRPr="00B63A83">
        <w:t xml:space="preserve"> </w:t>
      </w:r>
      <w:r>
        <w:t xml:space="preserve">restraint, </w:t>
      </w:r>
      <w:r>
        <w:rPr>
          <w:lang w:val="en-AU"/>
        </w:rPr>
        <w:t>agitation, aggression, volatile, violence,</w:t>
      </w:r>
      <w:r w:rsidRPr="00B63A83">
        <w:rPr>
          <w:lang w:val="en-AU"/>
        </w:rPr>
        <w:t xml:space="preserve"> </w:t>
      </w:r>
      <w:r>
        <w:rPr>
          <w:lang w:val="en-AU"/>
        </w:rPr>
        <w:t>behavioural disturbance, schizophrenia, psychosis, delirium, mania, psychiatric and mental health.</w:t>
      </w:r>
    </w:p>
    <w:p w14:paraId="1775FAF3" w14:textId="77777777" w:rsidR="0082756C" w:rsidRDefault="0082756C" w:rsidP="0082756C">
      <w:pPr>
        <w:spacing w:line="360" w:lineRule="auto"/>
      </w:pPr>
    </w:p>
    <w:p w14:paraId="2428F78C" w14:textId="77777777" w:rsidR="0082756C" w:rsidRDefault="0082756C" w:rsidP="0082756C">
      <w:pPr>
        <w:spacing w:line="360" w:lineRule="auto"/>
      </w:pPr>
      <w:r>
        <w:rPr>
          <w:lang w:val="en-AU"/>
        </w:rPr>
        <w:t>Data abstraction and analysis</w:t>
      </w:r>
      <w:r>
        <w:t>:</w:t>
      </w:r>
    </w:p>
    <w:p w14:paraId="52AD8356" w14:textId="2745D5A3" w:rsidR="0082756C" w:rsidRDefault="0082756C" w:rsidP="0082756C">
      <w:pPr>
        <w:spacing w:line="360" w:lineRule="auto"/>
      </w:pPr>
      <w:r>
        <w:t xml:space="preserve">Ethics approval will be sought from CQU human research ethics committee prior to data abstraction. Data abstraction will be done by study authors whilst adhering to standard chart review guidelines including abstractor training, explicit eligibility criteria, precise definition of variables, standardized abstraction forms, periodic meetings and performance monitoring </w:t>
      </w:r>
      <w:r>
        <w:fldChar w:fldCharType="begin">
          <w:fldData xml:space="preserve">PEVuZE5vdGU+PENpdGU+PEF1dGhvcj5HaWxiZXJ0PC9BdXRob3I+PFllYXI+MTk5NjwvWWVhcj48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=
</w:fldData>
        </w:fldChar>
      </w:r>
      <w:r>
        <w:instrText xml:space="preserve"> ADDIN EN.CITE </w:instrText>
      </w:r>
      <w:r>
        <w:fldChar w:fldCharType="begin">
          <w:fldData xml:space="preserve">PEVuZE5vdGU+PENpdGU+PEF1dGhvcj5HaWxiZXJ0PC9BdXRob3I+PFllYXI+MTk5NjwvWWVhcj48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=
</w:fldData>
        </w:fldChar>
      </w:r>
      <w:r>
        <w:instrText xml:space="preserve"> ADDIN EN.CITE.DATA </w:instrText>
      </w:r>
      <w:r>
        <w:fldChar w:fldCharType="end"/>
      </w:r>
      <w:r>
        <w:fldChar w:fldCharType="separate"/>
      </w:r>
      <w:r>
        <w:rPr>
          <w:noProof/>
        </w:rPr>
        <w:t>(31-37)</w:t>
      </w:r>
      <w:r>
        <w:fldChar w:fldCharType="end"/>
      </w:r>
      <w:r>
        <w:t>. Interrater reliability will be tested by a blinded</w:t>
      </w:r>
      <w:r w:rsidR="00EF2FBD">
        <w:t xml:space="preserve"> review of a random sample of 15</w:t>
      </w:r>
      <w:r>
        <w:t xml:space="preserve">% of the charts by the principal investigator and will be measured using the </w:t>
      </w:r>
      <w:r>
        <w:sym w:font="Symbol" w:char="F06B"/>
      </w:r>
      <w:r>
        <w:t xml:space="preserve">-statistic. The abstractors will not be blinded to the study hypothesis as they are co-investigators of this study and are closely involved in its design and conduct. The data will be abstracted </w:t>
      </w:r>
      <w:r>
        <w:rPr>
          <w:lang w:val="en-AU"/>
        </w:rPr>
        <w:t>from the patient records after de-identification</w:t>
      </w:r>
      <w:r>
        <w:t xml:space="preserve"> using a standardized data abstraction form and procedures manual (Appendix 3 &amp; Appendix 4). Any data conflicts during data abstraction due to ambiguous, conflicting or erroneous data will be resolved by </w:t>
      </w:r>
      <w:r w:rsidRPr="00A61B22">
        <w:rPr>
          <w:color w:val="000000" w:themeColor="text1"/>
        </w:rPr>
        <w:t>periodic me</w:t>
      </w:r>
      <w:r>
        <w:rPr>
          <w:color w:val="000000" w:themeColor="text1"/>
        </w:rPr>
        <w:t xml:space="preserve">etings and consensus between the abstractors </w:t>
      </w:r>
      <w:r w:rsidRPr="00A61B22">
        <w:rPr>
          <w:color w:val="000000" w:themeColor="text1"/>
        </w:rPr>
        <w:t xml:space="preserve">VG, ML, LB, KH, </w:t>
      </w:r>
      <w:r>
        <w:rPr>
          <w:color w:val="000000" w:themeColor="text1"/>
        </w:rPr>
        <w:t>MW and</w:t>
      </w:r>
      <w:r w:rsidRPr="00A61B22">
        <w:rPr>
          <w:color w:val="000000" w:themeColor="text1"/>
        </w:rPr>
        <w:t xml:space="preserve"> </w:t>
      </w:r>
      <w:r>
        <w:rPr>
          <w:color w:val="000000" w:themeColor="text1"/>
        </w:rPr>
        <w:t>AP</w:t>
      </w:r>
      <w:r>
        <w:rPr>
          <w:color w:val="000000" w:themeColor="text1"/>
        </w:rPr>
        <w:fldChar w:fldCharType="begin">
          <w:fldData xml:space="preserve">PEVuZE5vdGU+PENpdGU+PEF1dGhvcj5Xb3JzdGVyPC9BdXRob3I+PFllYXI+MjAwNDwvWWVhcj48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Xb3JzdGVyPC9BdXRob3I+PFllYXI+MjAwNDwvWWVhcj48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34, 35)</w:t>
      </w:r>
      <w:r>
        <w:rPr>
          <w:color w:val="000000" w:themeColor="text1"/>
        </w:rPr>
        <w:fldChar w:fldCharType="end"/>
      </w:r>
      <w:r>
        <w:rPr>
          <w:color w:val="000000" w:themeColor="text1"/>
        </w:rPr>
        <w:t>.Missing data will be managed by imputation</w:t>
      </w:r>
      <w:r>
        <w:rPr>
          <w:color w:val="000000" w:themeColor="text1"/>
        </w:rPr>
        <w:fldChar w:fldCharType="begin"/>
      </w:r>
      <w:r>
        <w:rPr>
          <w:color w:val="000000" w:themeColor="text1"/>
        </w:rPr>
        <w:instrText xml:space="preserve"> ADDIN EN.CITE &lt;EndNote&gt;&lt;Cite&gt;&lt;Author&gt;Worster&lt;/Author&gt;&lt;Year&gt;2004&lt;/Year&gt;&lt;RecNum&gt;101&lt;/RecNum&gt;&lt;DisplayText&gt;(35)&lt;/DisplayText&gt;&lt;record&gt;&lt;rec-number&gt;101&lt;/rec-number&gt;&lt;foreign-keys&gt;&lt;key app="EN" db-id="wxwrt2xvvzv99kepsrvx9awtpafa0ps9adw9" timestamp="1466741261"&gt;101&lt;/key&gt;&lt;key app="ENWeb" db-id=""&gt;0&lt;/key&gt;&lt;/foreign-keys&gt;&lt;ref-type name="Journal Article"&gt;17&lt;/ref-type&gt;&lt;contributors&gt;&lt;authors&gt;&lt;author&gt;Worster, A.&lt;/author&gt;&lt;/authors&gt;&lt;/contributors&gt;&lt;titles&gt;&lt;title&gt;Advanced statistics: Understanding Medical Record Review (MRR) Studies&lt;/title&gt;&lt;secondary-title&gt;Academic Emergency Medicine&lt;/secondary-title&gt;&lt;/titles&gt;&lt;periodical&gt;&lt;full-title&gt;Academic Emergency Medicine&lt;/full-title&gt;&lt;/periodical&gt;&lt;pages&gt;187-192&lt;/pages&gt;&lt;volume&gt;11&lt;/volume&gt;&lt;number&gt;2&lt;/number&gt;&lt;dates&gt;&lt;year&gt;2004&lt;/year&gt;&lt;/dates&gt;&lt;isbn&gt;1069-6563&lt;/isbn&gt;&lt;urls&gt;&lt;/urls&gt;&lt;electronic-resource-num&gt;10.1197/j.aem.2003.03.002&lt;/electronic-resource-num&gt;&lt;/record&gt;&lt;/Cite&gt;&lt;/EndNote&gt;</w:instrText>
      </w:r>
      <w:r>
        <w:rPr>
          <w:color w:val="000000" w:themeColor="text1"/>
        </w:rPr>
        <w:fldChar w:fldCharType="separate"/>
      </w:r>
      <w:r>
        <w:rPr>
          <w:noProof/>
          <w:color w:val="000000" w:themeColor="text1"/>
        </w:rPr>
        <w:t>(35)</w:t>
      </w:r>
      <w:r>
        <w:rPr>
          <w:color w:val="000000" w:themeColor="text1"/>
        </w:rPr>
        <w:fldChar w:fldCharType="end"/>
      </w:r>
      <w:r>
        <w:rPr>
          <w:color w:val="000000" w:themeColor="text1"/>
        </w:rPr>
        <w:t>.</w:t>
      </w:r>
    </w:p>
    <w:p w14:paraId="65944D09" w14:textId="77777777" w:rsidR="0082756C" w:rsidRDefault="0082756C" w:rsidP="0082756C">
      <w:pPr>
        <w:spacing w:line="360" w:lineRule="auto"/>
      </w:pPr>
    </w:p>
    <w:p w14:paraId="055C4776" w14:textId="77777777" w:rsidR="0082756C" w:rsidRDefault="0082756C" w:rsidP="0082756C">
      <w:pPr>
        <w:spacing w:line="360" w:lineRule="auto"/>
      </w:pPr>
      <w:r>
        <w:t xml:space="preserve">The collected data will be analyzed using SPSS 22.0 and descriptive and comparative statistics will be calculated. </w:t>
      </w:r>
      <w:r w:rsidRPr="007D38E0">
        <w:rPr>
          <w:lang w:eastAsia="en-AU"/>
        </w:rPr>
        <w:t xml:space="preserve">Continuous variables will be tested for normality. </w:t>
      </w:r>
      <w:r>
        <w:rPr>
          <w:lang w:eastAsia="en-AU"/>
        </w:rPr>
        <w:t xml:space="preserve"> </w:t>
      </w:r>
      <w:r w:rsidRPr="007D38E0">
        <w:rPr>
          <w:lang w:eastAsia="en-AU"/>
        </w:rPr>
        <w:t>Based on the outcome of the test, parametric Student’s T test or non-parametric Mann-Whitney test will be carried out to determine the differences in data.</w:t>
      </w:r>
      <w:r>
        <w:rPr>
          <w:lang w:eastAsia="en-AU"/>
        </w:rPr>
        <w:t xml:space="preserve"> </w:t>
      </w:r>
      <w:r w:rsidRPr="007D38E0">
        <w:rPr>
          <w:lang w:eastAsia="en-AU"/>
        </w:rPr>
        <w:t xml:space="preserve"> Categorical data will be analyzed using the Chi-squared analysis. </w:t>
      </w:r>
      <w:r>
        <w:t xml:space="preserve">P-values and confidence intervals will be used to determine statistical significance. </w:t>
      </w:r>
      <w:r w:rsidRPr="007D38E0">
        <w:rPr>
          <w:lang w:eastAsia="en-AU"/>
        </w:rPr>
        <w:t xml:space="preserve">A p value &lt; 0.05 </w:t>
      </w:r>
      <w:r>
        <w:rPr>
          <w:lang w:eastAsia="en-AU"/>
        </w:rPr>
        <w:t xml:space="preserve">and 95% confidence intervals that do not overlap unity </w:t>
      </w:r>
      <w:r w:rsidRPr="007D38E0">
        <w:rPr>
          <w:lang w:eastAsia="en-AU"/>
        </w:rPr>
        <w:t xml:space="preserve">will be considered statistically significant. </w:t>
      </w:r>
      <w:r>
        <w:t>The results will then be examined by the study investigators to determine the following parameters of safety and effectiveness of ketamine sedation:</w:t>
      </w:r>
    </w:p>
    <w:p w14:paraId="402E30A4" w14:textId="77777777" w:rsidR="0082756C" w:rsidRDefault="0082756C" w:rsidP="0082756C">
      <w:pPr>
        <w:pStyle w:val="ListParagraph"/>
        <w:numPr>
          <w:ilvl w:val="0"/>
          <w:numId w:val="5"/>
        </w:numPr>
        <w:spacing w:line="360" w:lineRule="auto"/>
      </w:pPr>
      <w:r>
        <w:t>Incidence of intubations expressed in percentages with 95% confidence intervals.</w:t>
      </w:r>
    </w:p>
    <w:p w14:paraId="470CD4F3" w14:textId="77777777" w:rsidR="0082756C" w:rsidRDefault="0082756C" w:rsidP="0082756C">
      <w:pPr>
        <w:pStyle w:val="ListParagraph"/>
        <w:numPr>
          <w:ilvl w:val="0"/>
          <w:numId w:val="5"/>
        </w:numPr>
        <w:spacing w:line="360" w:lineRule="auto"/>
      </w:pPr>
      <w:r>
        <w:t>Proportion of patients adequately sedated expressed in percentages with 95% confidence intervals (adequacy defined as depth of sedation assessed by flight physician as sufficient to ensure safe transport of the patient without further ABD)</w:t>
      </w:r>
    </w:p>
    <w:p w14:paraId="52525228" w14:textId="77777777" w:rsidR="0082756C" w:rsidRDefault="0082756C" w:rsidP="0082756C">
      <w:pPr>
        <w:pStyle w:val="ListParagraph"/>
        <w:numPr>
          <w:ilvl w:val="0"/>
          <w:numId w:val="5"/>
        </w:numPr>
        <w:spacing w:line="360" w:lineRule="auto"/>
      </w:pPr>
      <w:r>
        <w:t>Incidence of adverse reactions expressed in percentages with 95% confidence intervals.</w:t>
      </w:r>
    </w:p>
    <w:p w14:paraId="3B26A73E" w14:textId="7EA7C417" w:rsidR="0082756C" w:rsidRDefault="0082756C" w:rsidP="0082756C">
      <w:pPr>
        <w:pStyle w:val="ListParagraph"/>
        <w:numPr>
          <w:ilvl w:val="0"/>
          <w:numId w:val="5"/>
        </w:numPr>
        <w:spacing w:line="360" w:lineRule="auto"/>
      </w:pPr>
      <w:r>
        <w:t>Effective ketamine dose expressed as median dose in milligrams</w:t>
      </w:r>
      <w:r w:rsidR="00CB667F">
        <w:t xml:space="preserve"> per kg per hour</w:t>
      </w:r>
      <w:r>
        <w:t xml:space="preserve"> with a range.</w:t>
      </w:r>
    </w:p>
    <w:p w14:paraId="54EABFC7" w14:textId="77777777" w:rsidR="0082756C" w:rsidRDefault="0082756C" w:rsidP="0082756C">
      <w:pPr>
        <w:pStyle w:val="ListParagraph"/>
        <w:numPr>
          <w:ilvl w:val="0"/>
          <w:numId w:val="5"/>
        </w:numPr>
        <w:spacing w:line="360" w:lineRule="auto"/>
      </w:pPr>
      <w:r>
        <w:t xml:space="preserve">Duration of ketamine administration expressed as median time in minutes with a range. </w:t>
      </w:r>
    </w:p>
    <w:p w14:paraId="4CCC0F5B" w14:textId="77777777" w:rsidR="0082756C" w:rsidRPr="00681CB8" w:rsidRDefault="0082756C" w:rsidP="0082756C">
      <w:pPr>
        <w:pStyle w:val="ListParagraph"/>
        <w:spacing w:line="360" w:lineRule="auto"/>
      </w:pPr>
    </w:p>
    <w:p w14:paraId="4B75FCA3" w14:textId="77777777" w:rsidR="0082756C" w:rsidRDefault="0082756C" w:rsidP="0082756C">
      <w:pPr>
        <w:spacing w:line="360" w:lineRule="auto"/>
        <w:rPr>
          <w:lang w:eastAsia="en-AU"/>
        </w:rPr>
      </w:pPr>
      <w:r>
        <w:rPr>
          <w:lang w:val="en-AU"/>
        </w:rPr>
        <w:t>Data management</w:t>
      </w:r>
      <w:r>
        <w:rPr>
          <w:lang w:eastAsia="en-AU"/>
        </w:rPr>
        <w:t>:</w:t>
      </w:r>
    </w:p>
    <w:p w14:paraId="0869C63F" w14:textId="292AD1C0" w:rsidR="0082756C" w:rsidRPr="00D87E9A" w:rsidRDefault="0082756C" w:rsidP="0082756C">
      <w:pPr>
        <w:spacing w:line="360" w:lineRule="auto"/>
        <w:rPr>
          <w:lang w:eastAsia="en-AU"/>
        </w:rPr>
      </w:pPr>
      <w:r w:rsidRPr="00D87E9A">
        <w:rPr>
          <w:lang w:eastAsia="en-AU"/>
        </w:rPr>
        <w:t>Data will initially be</w:t>
      </w:r>
      <w:r>
        <w:rPr>
          <w:lang w:eastAsia="en-AU"/>
        </w:rPr>
        <w:t xml:space="preserve"> written onto paper data abstraction forms and then entered into SPSS for analysis. </w:t>
      </w:r>
      <w:r w:rsidRPr="00D87E9A">
        <w:rPr>
          <w:lang w:eastAsia="en-AU"/>
        </w:rPr>
        <w:t>Original hard copies of materials will be stored in a secured location for a period of 5 years</w:t>
      </w:r>
      <w:r>
        <w:rPr>
          <w:lang w:eastAsia="en-AU"/>
        </w:rPr>
        <w:t xml:space="preserve">. </w:t>
      </w:r>
      <w:r>
        <w:rPr>
          <w:lang w:val="en-AU"/>
        </w:rPr>
        <w:t>All electronic data will be stored securely on password-protected folders on comput</w:t>
      </w:r>
      <w:r w:rsidR="0043257B">
        <w:rPr>
          <w:lang w:val="en-AU"/>
        </w:rPr>
        <w:t xml:space="preserve">er hard drives at LRM office in Townsville and </w:t>
      </w:r>
      <w:r>
        <w:rPr>
          <w:lang w:val="en-AU"/>
        </w:rPr>
        <w:t>RFDS offices in</w:t>
      </w:r>
      <w:r w:rsidR="0043257B">
        <w:rPr>
          <w:lang w:val="en-AU"/>
        </w:rPr>
        <w:t xml:space="preserve"> Mt.Isa and Cairns in</w:t>
      </w:r>
      <w:r>
        <w:rPr>
          <w:lang w:val="en-AU"/>
        </w:rPr>
        <w:t xml:space="preserve"> a locked room with access restricted to study investigators.</w:t>
      </w:r>
    </w:p>
    <w:p w14:paraId="2625DD91" w14:textId="77777777" w:rsidR="0082756C" w:rsidRDefault="0082756C" w:rsidP="0082756C">
      <w:pPr>
        <w:spacing w:line="360" w:lineRule="auto"/>
        <w:rPr>
          <w:lang w:val="en-AU"/>
        </w:rPr>
      </w:pPr>
    </w:p>
    <w:p w14:paraId="15B1B834" w14:textId="77777777" w:rsidR="0082756C" w:rsidRPr="008E0896" w:rsidRDefault="0082756C" w:rsidP="0082756C">
      <w:pPr>
        <w:spacing w:line="360" w:lineRule="auto"/>
        <w:rPr>
          <w:rFonts w:cs="Calibri"/>
          <w:b/>
          <w:color w:val="000000"/>
          <w:sz w:val="32"/>
          <w:szCs w:val="32"/>
        </w:rPr>
      </w:pPr>
      <w:r w:rsidRPr="008E0896">
        <w:rPr>
          <w:rFonts w:cs="Calibri"/>
          <w:b/>
          <w:color w:val="000000"/>
          <w:sz w:val="32"/>
          <w:szCs w:val="32"/>
        </w:rPr>
        <w:t>Ethical considerations:</w:t>
      </w:r>
      <w:r w:rsidRPr="008E0896">
        <w:rPr>
          <w:rFonts w:cs="Calibri"/>
          <w:b/>
          <w:color w:val="000000"/>
          <w:sz w:val="32"/>
          <w:szCs w:val="32"/>
        </w:rPr>
        <w:tab/>
      </w:r>
    </w:p>
    <w:p w14:paraId="5DF46307" w14:textId="7B1F7FD4" w:rsidR="0082756C" w:rsidRPr="00C37E71" w:rsidRDefault="0082756C" w:rsidP="0082756C">
      <w:pPr>
        <w:spacing w:line="360" w:lineRule="auto"/>
        <w:rPr>
          <w:rFonts w:cs="Calibri"/>
          <w:color w:val="000000"/>
        </w:rPr>
      </w:pPr>
      <w:r>
        <w:rPr>
          <w:rFonts w:cs="Calibri"/>
          <w:color w:val="000000"/>
        </w:rPr>
        <w:t xml:space="preserve">As this is a retrospective study with no direct contact with study participants, the investigators do not foresee any potential risk </w:t>
      </w:r>
      <w:r w:rsidR="00B33AFD">
        <w:rPr>
          <w:rFonts w:cs="Calibri"/>
          <w:color w:val="000000"/>
        </w:rPr>
        <w:t xml:space="preserve">of harm, discomfort or inconvenience </w:t>
      </w:r>
      <w:r>
        <w:rPr>
          <w:rFonts w:cs="Calibri"/>
          <w:color w:val="000000"/>
        </w:rPr>
        <w:t>to study participants.</w:t>
      </w:r>
      <w:r>
        <w:rPr>
          <w:rFonts w:cs="Calibri"/>
          <w:color w:val="000000"/>
        </w:rPr>
        <w:tab/>
      </w:r>
      <w:r>
        <w:rPr>
          <w:rFonts w:cs="Calibri"/>
          <w:color w:val="000000"/>
        </w:rPr>
        <w:tab/>
      </w:r>
      <w:r w:rsidRPr="00F669A3">
        <w:rPr>
          <w:color w:val="FF0000"/>
        </w:rPr>
        <w:tab/>
      </w:r>
    </w:p>
    <w:p w14:paraId="110DAA34" w14:textId="2623C213" w:rsidR="0082756C" w:rsidRPr="003D5A13" w:rsidRDefault="0082756C" w:rsidP="0082756C">
      <w:pPr>
        <w:spacing w:line="360" w:lineRule="auto"/>
        <w:rPr>
          <w:lang w:eastAsia="en-AU"/>
        </w:rPr>
      </w:pPr>
      <w:r>
        <w:t xml:space="preserve"> </w:t>
      </w:r>
    </w:p>
    <w:p w14:paraId="54474DB4" w14:textId="77777777" w:rsidR="0082756C" w:rsidRPr="008E0896" w:rsidRDefault="0082756C" w:rsidP="0082756C">
      <w:pPr>
        <w:spacing w:line="360" w:lineRule="auto"/>
        <w:rPr>
          <w:b/>
          <w:sz w:val="32"/>
          <w:szCs w:val="32"/>
        </w:rPr>
      </w:pPr>
      <w:r w:rsidRPr="008E0896">
        <w:rPr>
          <w:b/>
          <w:sz w:val="32"/>
          <w:szCs w:val="32"/>
        </w:rPr>
        <w:t>Authorship, dissemination and data sharing:</w:t>
      </w:r>
    </w:p>
    <w:p w14:paraId="4E7CD0CD" w14:textId="77777777" w:rsidR="0082756C" w:rsidRDefault="0082756C" w:rsidP="0082756C">
      <w:pPr>
        <w:spacing w:line="360" w:lineRule="auto"/>
      </w:pPr>
      <w:r w:rsidRPr="00643F38">
        <w:t>The study protocol has been developed by the principal investigator, Dr Vinay Gangathimmaiah with advice and recommendations from Dr Minh Le Cong, Dr</w:t>
      </w:r>
      <w:r>
        <w:t xml:space="preserve"> Luke Burman and Prof.Brian Mcguire.</w:t>
      </w:r>
    </w:p>
    <w:p w14:paraId="25631D38" w14:textId="77777777" w:rsidR="0082756C" w:rsidRDefault="0082756C" w:rsidP="0082756C">
      <w:pPr>
        <w:spacing w:line="360" w:lineRule="auto"/>
      </w:pPr>
    </w:p>
    <w:p w14:paraId="6664B187" w14:textId="77777777" w:rsidR="0082756C" w:rsidRPr="00643F38" w:rsidRDefault="0082756C" w:rsidP="0082756C">
      <w:pPr>
        <w:spacing w:line="360" w:lineRule="auto"/>
        <w:rPr>
          <w:rFonts w:cs="Calibri"/>
        </w:rPr>
      </w:pPr>
      <w:r w:rsidRPr="00643F38">
        <w:t xml:space="preserve">Following completion of data analysis and interpretation, the study investigators will convene to discuss the authorship of the study report which </w:t>
      </w:r>
      <w:r w:rsidRPr="00643F38">
        <w:rPr>
          <w:lang w:val="en-AU"/>
        </w:rPr>
        <w:t xml:space="preserve">will then be disseminated through publication in </w:t>
      </w:r>
      <w:r>
        <w:rPr>
          <w:lang w:val="en-AU"/>
        </w:rPr>
        <w:t xml:space="preserve">a peer-reviewed journal (anticipated in March 2017) </w:t>
      </w:r>
      <w:r w:rsidRPr="00643F38">
        <w:rPr>
          <w:lang w:val="en-AU"/>
        </w:rPr>
        <w:t>and social media updates on Twitter and Facebook</w:t>
      </w:r>
      <w:r>
        <w:rPr>
          <w:lang w:val="en-AU"/>
        </w:rPr>
        <w:t>.</w:t>
      </w:r>
    </w:p>
    <w:p w14:paraId="3FFB6D1F" w14:textId="77777777" w:rsidR="0082756C" w:rsidRDefault="0082756C" w:rsidP="0082756C">
      <w:pPr>
        <w:spacing w:line="360" w:lineRule="auto"/>
        <w:rPr>
          <w:rFonts w:cs="Calibri"/>
        </w:rPr>
      </w:pPr>
    </w:p>
    <w:p w14:paraId="2B961960" w14:textId="77777777" w:rsidR="0082756C" w:rsidRPr="00643F38" w:rsidRDefault="0082756C" w:rsidP="0082756C">
      <w:pPr>
        <w:spacing w:line="360" w:lineRule="auto"/>
        <w:rPr>
          <w:b/>
        </w:rPr>
      </w:pPr>
      <w:r w:rsidRPr="00643F38">
        <w:rPr>
          <w:rFonts w:cs="Calibri"/>
        </w:rPr>
        <w:t xml:space="preserve">De-identified complete data-sets will be available on direct request to the Principal Investigator from 3 years after study publication. All versions of the study protocol will be available through the Australian and New Zealand </w:t>
      </w:r>
      <w:r>
        <w:rPr>
          <w:rFonts w:cs="Calibri"/>
        </w:rPr>
        <w:t xml:space="preserve">Clinical </w:t>
      </w:r>
      <w:r w:rsidRPr="00643F38">
        <w:rPr>
          <w:rFonts w:cs="Calibri"/>
        </w:rPr>
        <w:t>Trial Registry.</w:t>
      </w:r>
    </w:p>
    <w:p w14:paraId="38584CEB" w14:textId="77777777" w:rsidR="0082756C" w:rsidRDefault="0082756C" w:rsidP="0082756C">
      <w:pPr>
        <w:spacing w:line="360" w:lineRule="auto"/>
        <w:rPr>
          <w:lang w:val="en-AU"/>
        </w:rPr>
      </w:pPr>
      <w:r>
        <w:rPr>
          <w:b/>
        </w:rPr>
        <w:br w:type="page"/>
      </w:r>
    </w:p>
    <w:p w14:paraId="57BD972A" w14:textId="6D2A6E13" w:rsidR="001144A0" w:rsidRPr="005F09ED" w:rsidRDefault="000154E6" w:rsidP="00A05AFF">
      <w:pPr>
        <w:spacing w:line="360" w:lineRule="auto"/>
        <w:rPr>
          <w:rFonts w:ascii="Arial" w:hAnsi="Arial" w:cs="Arial"/>
        </w:rPr>
      </w:pPr>
      <w:r w:rsidRPr="00A05AFF">
        <w:rPr>
          <w:rFonts w:ascii="Arial" w:hAnsi="Arial" w:cs="Arial"/>
          <w:b/>
          <w:color w:val="000000"/>
        </w:rPr>
        <w:t>References</w:t>
      </w:r>
      <w:r w:rsidR="00DA019B" w:rsidRPr="00A05AFF">
        <w:rPr>
          <w:rFonts w:ascii="Arial" w:hAnsi="Arial" w:cs="Arial"/>
          <w:b/>
          <w:color w:val="000000"/>
        </w:rPr>
        <w:t>:</w:t>
      </w:r>
    </w:p>
    <w:p w14:paraId="5BB7987F" w14:textId="77777777" w:rsidR="0082756C" w:rsidRPr="0082756C" w:rsidRDefault="001144A0" w:rsidP="0082756C">
      <w:pPr>
        <w:pStyle w:val="EndNoteBibliography"/>
        <w:rPr>
          <w:noProof/>
        </w:rPr>
      </w:pPr>
      <w:r w:rsidRPr="00A05AFF">
        <w:rPr>
          <w:rFonts w:ascii="Arial" w:hAnsi="Arial" w:cs="Arial"/>
          <w:lang w:val="en-AU"/>
        </w:rPr>
        <w:fldChar w:fldCharType="begin"/>
      </w:r>
      <w:r w:rsidRPr="00A05AFF">
        <w:rPr>
          <w:rFonts w:ascii="Arial" w:hAnsi="Arial" w:cs="Arial"/>
          <w:lang w:val="en-AU"/>
        </w:rPr>
        <w:instrText xml:space="preserve"> ADDIN EN.REFLIST </w:instrText>
      </w:r>
      <w:r w:rsidRPr="00A05AFF">
        <w:rPr>
          <w:rFonts w:ascii="Arial" w:hAnsi="Arial" w:cs="Arial"/>
          <w:lang w:val="en-AU"/>
        </w:rPr>
        <w:fldChar w:fldCharType="separate"/>
      </w:r>
      <w:r w:rsidR="0082756C" w:rsidRPr="0082756C">
        <w:rPr>
          <w:noProof/>
        </w:rPr>
        <w:t>1.</w:t>
      </w:r>
      <w:r w:rsidR="0082756C" w:rsidRPr="0082756C">
        <w:rPr>
          <w:noProof/>
        </w:rPr>
        <w:tab/>
        <w:t>American College of Emergency Physicians White Paper on Excited Delirium Syndrome. 2009.</w:t>
      </w:r>
    </w:p>
    <w:p w14:paraId="401BE392" w14:textId="77777777" w:rsidR="0082756C" w:rsidRPr="0082756C" w:rsidRDefault="0082756C" w:rsidP="0082756C">
      <w:pPr>
        <w:pStyle w:val="EndNoteBibliography"/>
        <w:rPr>
          <w:noProof/>
        </w:rPr>
      </w:pPr>
      <w:r w:rsidRPr="0082756C">
        <w:rPr>
          <w:noProof/>
        </w:rPr>
        <w:t>2.</w:t>
      </w:r>
      <w:r w:rsidRPr="0082756C">
        <w:rPr>
          <w:noProof/>
        </w:rPr>
        <w:tab/>
        <w:t>Vilke GM, DeBard ML, Chan TC, Ho JD, Dawes DM, Hall C, et al. Excited Delirium Syndrome (ExDS): defining based on a review of the literature. J Emerg Med. 2012;43(5):897-905.</w:t>
      </w:r>
    </w:p>
    <w:p w14:paraId="68826F4C" w14:textId="77777777" w:rsidR="0082756C" w:rsidRPr="0082756C" w:rsidRDefault="0082756C" w:rsidP="0082756C">
      <w:pPr>
        <w:pStyle w:val="EndNoteBibliography"/>
        <w:rPr>
          <w:noProof/>
        </w:rPr>
      </w:pPr>
      <w:r w:rsidRPr="0082756C">
        <w:rPr>
          <w:noProof/>
        </w:rPr>
        <w:t>3.</w:t>
      </w:r>
      <w:r w:rsidRPr="0082756C">
        <w:rPr>
          <w:noProof/>
        </w:rPr>
        <w:tab/>
        <w:t>The Royal College of Emergency Medicine Guidelines for the Management of Excite Delirium/Acute Behavioural Disturbance (ABD). 2016.</w:t>
      </w:r>
    </w:p>
    <w:p w14:paraId="3092D3C3" w14:textId="77777777" w:rsidR="0082756C" w:rsidRPr="0082756C" w:rsidRDefault="0082756C" w:rsidP="0082756C">
      <w:pPr>
        <w:pStyle w:val="EndNoteBibliography"/>
        <w:rPr>
          <w:noProof/>
        </w:rPr>
      </w:pPr>
      <w:r w:rsidRPr="0082756C">
        <w:rPr>
          <w:noProof/>
        </w:rPr>
        <w:t>4.</w:t>
      </w:r>
      <w:r w:rsidRPr="0082756C">
        <w:rPr>
          <w:noProof/>
        </w:rPr>
        <w:tab/>
        <w:t>New South Wales Health. Management of patients with acute severe behavioural disturbance in the Emergency Departments</w:t>
      </w:r>
    </w:p>
    <w:p w14:paraId="2A05699B" w14:textId="77777777" w:rsidR="0082756C" w:rsidRPr="0082756C" w:rsidRDefault="0082756C" w:rsidP="0082756C">
      <w:pPr>
        <w:pStyle w:val="EndNoteBibliography"/>
        <w:rPr>
          <w:noProof/>
        </w:rPr>
      </w:pPr>
      <w:r w:rsidRPr="0082756C">
        <w:rPr>
          <w:noProof/>
        </w:rPr>
        <w:t>. 2015.</w:t>
      </w:r>
    </w:p>
    <w:p w14:paraId="23C5312E" w14:textId="77777777" w:rsidR="0082756C" w:rsidRPr="0082756C" w:rsidRDefault="0082756C" w:rsidP="0082756C">
      <w:pPr>
        <w:pStyle w:val="EndNoteBibliography"/>
        <w:rPr>
          <w:noProof/>
        </w:rPr>
      </w:pPr>
      <w:r w:rsidRPr="0082756C">
        <w:rPr>
          <w:noProof/>
        </w:rPr>
        <w:t>5.</w:t>
      </w:r>
      <w:r w:rsidRPr="0082756C">
        <w:rPr>
          <w:noProof/>
        </w:rPr>
        <w:tab/>
        <w:t>Kumar A, Datta SS, Wright SD, Furtado VA, Russell PS. Atypical antipsychotics for psychosis in adolescents. Cochrane Database Syst Rev. 2013(10):Cd009582.</w:t>
      </w:r>
    </w:p>
    <w:p w14:paraId="40C1913E" w14:textId="77777777" w:rsidR="0082756C" w:rsidRPr="0082756C" w:rsidRDefault="0082756C" w:rsidP="0082756C">
      <w:pPr>
        <w:pStyle w:val="EndNoteBibliography"/>
        <w:rPr>
          <w:noProof/>
        </w:rPr>
      </w:pPr>
      <w:r w:rsidRPr="0082756C">
        <w:rPr>
          <w:noProof/>
        </w:rPr>
        <w:t>6.</w:t>
      </w:r>
      <w:r w:rsidRPr="0082756C">
        <w:rPr>
          <w:noProof/>
        </w:rPr>
        <w:tab/>
        <w:t>Gillies D, Sampson S, Beck A, Rathbone J. Benzodiazepines for psychosis-induced aggression or agitation. Cochrane Database Syst Rev. 2013(4):Cd003079.</w:t>
      </w:r>
    </w:p>
    <w:p w14:paraId="5D6A9335" w14:textId="77777777" w:rsidR="0082756C" w:rsidRPr="0082756C" w:rsidRDefault="0082756C" w:rsidP="0082756C">
      <w:pPr>
        <w:pStyle w:val="EndNoteBibliography"/>
        <w:rPr>
          <w:noProof/>
        </w:rPr>
      </w:pPr>
      <w:r w:rsidRPr="0082756C">
        <w:rPr>
          <w:noProof/>
        </w:rPr>
        <w:t>7.</w:t>
      </w:r>
      <w:r w:rsidRPr="0082756C">
        <w:rPr>
          <w:noProof/>
        </w:rPr>
        <w:tab/>
        <w:t>Thomas H, Jr., Schwartz E, Petrilli R. Droperidol versus haloperidol for chemical restraint of agitated and combative patients. Annals of Emergency Medicine. 1992;21(4):407-13.</w:t>
      </w:r>
    </w:p>
    <w:p w14:paraId="43D36540" w14:textId="77777777" w:rsidR="0082756C" w:rsidRPr="0082756C" w:rsidRDefault="0082756C" w:rsidP="0082756C">
      <w:pPr>
        <w:pStyle w:val="EndNoteBibliography"/>
        <w:rPr>
          <w:noProof/>
        </w:rPr>
      </w:pPr>
      <w:r w:rsidRPr="0082756C">
        <w:rPr>
          <w:noProof/>
        </w:rPr>
        <w:t>8.</w:t>
      </w:r>
      <w:r w:rsidRPr="0082756C">
        <w:rPr>
          <w:noProof/>
        </w:rPr>
        <w:tab/>
        <w:t>Battaglia J, Moss S, Rush J, Kang J, Mendoza R, Leedom L, et al. Haloperidol, lorazepam, or both for psychotic agitation? A multicenter, prospective, double-blind, emergency department study. The American Journal of Emergency Medicine. 1997;15(4):335-40.</w:t>
      </w:r>
    </w:p>
    <w:p w14:paraId="73A8681D" w14:textId="77777777" w:rsidR="0082756C" w:rsidRPr="0082756C" w:rsidRDefault="0082756C" w:rsidP="0082756C">
      <w:pPr>
        <w:pStyle w:val="EndNoteBibliography"/>
        <w:rPr>
          <w:noProof/>
        </w:rPr>
      </w:pPr>
      <w:r w:rsidRPr="0082756C">
        <w:rPr>
          <w:noProof/>
        </w:rPr>
        <w:t>9.</w:t>
      </w:r>
      <w:r w:rsidRPr="0082756C">
        <w:rPr>
          <w:noProof/>
        </w:rPr>
        <w:tab/>
        <w:t>Burnett AM, Salzman JG, Griffith KR, Kroeger B, Frascone RJ. The emergency department experience with prehospital ketamine: a case series of 13 patients. Prehosp Emerg Care. 2012;16(4):553-9.</w:t>
      </w:r>
    </w:p>
    <w:p w14:paraId="4568A590" w14:textId="77777777" w:rsidR="0082756C" w:rsidRPr="0082756C" w:rsidRDefault="0082756C" w:rsidP="0082756C">
      <w:pPr>
        <w:pStyle w:val="EndNoteBibliography"/>
        <w:rPr>
          <w:noProof/>
        </w:rPr>
      </w:pPr>
      <w:r w:rsidRPr="0082756C">
        <w:rPr>
          <w:noProof/>
        </w:rPr>
        <w:t>10.</w:t>
      </w:r>
      <w:r w:rsidRPr="0082756C">
        <w:rPr>
          <w:noProof/>
        </w:rPr>
        <w:tab/>
        <w:t>Burnett AM WB, Barringer KW, Griffith KR, Frascone RJ. Laryngospasm and hypoxia after intramuscular administration of ketamine to a patient in excited delirium. . Prehosp Emerg Care. 2012;16:412-4.</w:t>
      </w:r>
    </w:p>
    <w:p w14:paraId="043239AA" w14:textId="77777777" w:rsidR="0082756C" w:rsidRPr="0082756C" w:rsidRDefault="0082756C" w:rsidP="0082756C">
      <w:pPr>
        <w:pStyle w:val="EndNoteBibliography"/>
        <w:rPr>
          <w:noProof/>
        </w:rPr>
      </w:pPr>
      <w:r w:rsidRPr="0082756C">
        <w:rPr>
          <w:noProof/>
        </w:rPr>
        <w:t>11.</w:t>
      </w:r>
      <w:r w:rsidRPr="0082756C">
        <w:rPr>
          <w:noProof/>
        </w:rPr>
        <w:tab/>
        <w:t>Le Cong M, Gynther B, Hunter E, Schuller P. Ketamine sedation for patients with acute agitation and psychiatric illness requiring aeromedical retrieval. Emerg Med J. 2012;29(4):335-7.</w:t>
      </w:r>
    </w:p>
    <w:p w14:paraId="2646139B" w14:textId="77777777" w:rsidR="0082756C" w:rsidRPr="0082756C" w:rsidRDefault="0082756C" w:rsidP="0082756C">
      <w:pPr>
        <w:pStyle w:val="EndNoteBibliography"/>
        <w:rPr>
          <w:noProof/>
        </w:rPr>
      </w:pPr>
      <w:r w:rsidRPr="0082756C">
        <w:rPr>
          <w:noProof/>
        </w:rPr>
        <w:t>12.</w:t>
      </w:r>
      <w:r w:rsidRPr="0082756C">
        <w:rPr>
          <w:noProof/>
        </w:rPr>
        <w:tab/>
        <w:t>Ho JD, Smith SW, Nystrom PC, Dawes DM, Orozco BS, Cole JB, et al. Successful management of excited delirium syndrome with prehospital ketamine: two case examples. Prehosp Emerg Care. 2013;17(2):274-9.</w:t>
      </w:r>
    </w:p>
    <w:p w14:paraId="47431D36" w14:textId="77777777" w:rsidR="0082756C" w:rsidRPr="0082756C" w:rsidRDefault="0082756C" w:rsidP="0082756C">
      <w:pPr>
        <w:pStyle w:val="EndNoteBibliography"/>
        <w:rPr>
          <w:noProof/>
        </w:rPr>
      </w:pPr>
      <w:r w:rsidRPr="0082756C">
        <w:rPr>
          <w:noProof/>
        </w:rPr>
        <w:t>13.</w:t>
      </w:r>
      <w:r w:rsidRPr="0082756C">
        <w:rPr>
          <w:noProof/>
        </w:rPr>
        <w:tab/>
        <w:t>Pritchard A, Le Cong M. Ketamine sedation during air medical retrieval of an agitated patient. Air Med J. 2014;33(2):76-7.</w:t>
      </w:r>
    </w:p>
    <w:p w14:paraId="1D51CF2C" w14:textId="77777777" w:rsidR="0082756C" w:rsidRPr="0082756C" w:rsidRDefault="0082756C" w:rsidP="0082756C">
      <w:pPr>
        <w:pStyle w:val="EndNoteBibliography"/>
        <w:rPr>
          <w:noProof/>
        </w:rPr>
      </w:pPr>
      <w:r w:rsidRPr="0082756C">
        <w:rPr>
          <w:noProof/>
        </w:rPr>
        <w:t>14.</w:t>
      </w:r>
      <w:r w:rsidRPr="0082756C">
        <w:rPr>
          <w:noProof/>
        </w:rPr>
        <w:tab/>
        <w:t>Scheppke KA, Braghiroli J, Shalaby M, Chait R. Prehospital Use of IM Ketamine for Sedation of Violent and Agitated Patients. Western Journal of Emergency Medicine. 2014;15(7):736-41.</w:t>
      </w:r>
    </w:p>
    <w:p w14:paraId="596EC11B" w14:textId="77777777" w:rsidR="0082756C" w:rsidRPr="0082756C" w:rsidRDefault="0082756C" w:rsidP="0082756C">
      <w:pPr>
        <w:pStyle w:val="EndNoteBibliography"/>
        <w:rPr>
          <w:noProof/>
        </w:rPr>
      </w:pPr>
      <w:r w:rsidRPr="0082756C">
        <w:rPr>
          <w:noProof/>
        </w:rPr>
        <w:t>15.</w:t>
      </w:r>
      <w:r w:rsidRPr="0082756C">
        <w:rPr>
          <w:noProof/>
        </w:rPr>
        <w:tab/>
        <w:t>Hopper AB, Vilke GM, Castillo EM, Campillo A, Davie T, Wilson MP. Ketamine use for acute agitation in the emergency department. J Emerg Med. 2015;48(6):712-9.</w:t>
      </w:r>
    </w:p>
    <w:p w14:paraId="71BE7DAD" w14:textId="77777777" w:rsidR="0082756C" w:rsidRPr="0082756C" w:rsidRDefault="0082756C" w:rsidP="0082756C">
      <w:pPr>
        <w:pStyle w:val="EndNoteBibliography"/>
        <w:rPr>
          <w:noProof/>
        </w:rPr>
      </w:pPr>
      <w:r w:rsidRPr="0082756C">
        <w:rPr>
          <w:noProof/>
        </w:rPr>
        <w:t>16.</w:t>
      </w:r>
      <w:r w:rsidRPr="0082756C">
        <w:rPr>
          <w:noProof/>
        </w:rPr>
        <w:tab/>
        <w:t>Keseg D, Cortez E, Rund D, Caterino J. The Use of Prehospital Ketamine for Control of Agitation in a Metropolitan Firefighter-based EMS System. Prehosp Emerg Care. 2015;19(1):110-5.</w:t>
      </w:r>
    </w:p>
    <w:p w14:paraId="317A5032" w14:textId="77777777" w:rsidR="0082756C" w:rsidRPr="0082756C" w:rsidRDefault="0082756C" w:rsidP="0082756C">
      <w:pPr>
        <w:pStyle w:val="EndNoteBibliography"/>
        <w:rPr>
          <w:noProof/>
        </w:rPr>
      </w:pPr>
      <w:r w:rsidRPr="0082756C">
        <w:rPr>
          <w:noProof/>
        </w:rPr>
        <w:t>17.</w:t>
      </w:r>
      <w:r w:rsidRPr="0082756C">
        <w:rPr>
          <w:noProof/>
        </w:rPr>
        <w:tab/>
        <w:t>Cole JB, Moore JC, Nystrom PC, Orozco BS, Stellpflug SJ, Kornas RL, et al. A prospective study of ketamine versus haloperidol for severe prehospital agitation. Clin Toxicol (Phila). 2016:1-7.</w:t>
      </w:r>
    </w:p>
    <w:p w14:paraId="57CA1CA5" w14:textId="77777777" w:rsidR="0082756C" w:rsidRPr="0082756C" w:rsidRDefault="0082756C" w:rsidP="0082756C">
      <w:pPr>
        <w:pStyle w:val="EndNoteBibliography"/>
        <w:rPr>
          <w:noProof/>
        </w:rPr>
      </w:pPr>
      <w:r w:rsidRPr="0082756C">
        <w:rPr>
          <w:noProof/>
        </w:rPr>
        <w:t>18.</w:t>
      </w:r>
      <w:r w:rsidRPr="0082756C">
        <w:rPr>
          <w:noProof/>
        </w:rPr>
        <w:tab/>
        <w:t>Hayes BD. Ketamine for agitation: a key cog in the prehospital treatment armamentarium wheelhouse. Clin Toxicol (Phila). 2016:1-2.</w:t>
      </w:r>
    </w:p>
    <w:p w14:paraId="13B190D3" w14:textId="77777777" w:rsidR="0082756C" w:rsidRPr="0082756C" w:rsidRDefault="0082756C" w:rsidP="0082756C">
      <w:pPr>
        <w:pStyle w:val="EndNoteBibliography"/>
        <w:rPr>
          <w:noProof/>
        </w:rPr>
      </w:pPr>
      <w:r w:rsidRPr="0082756C">
        <w:rPr>
          <w:noProof/>
        </w:rPr>
        <w:t>19.</w:t>
      </w:r>
      <w:r w:rsidRPr="0082756C">
        <w:rPr>
          <w:noProof/>
        </w:rPr>
        <w:tab/>
        <w:t>Isbister GK, Calver LA, Downes MA, Page CB. Ketamine as Rescue Treatment for Difficult-to-Sedate Severe Acute Behavioral Disturbance in the Emergency Department. Ann Emerg Med. 2016;67(5):581-7 e1.</w:t>
      </w:r>
    </w:p>
    <w:p w14:paraId="7B730BE7" w14:textId="77777777" w:rsidR="0082756C" w:rsidRPr="0082756C" w:rsidRDefault="0082756C" w:rsidP="0082756C">
      <w:pPr>
        <w:pStyle w:val="EndNoteBibliography"/>
        <w:rPr>
          <w:noProof/>
        </w:rPr>
      </w:pPr>
      <w:r w:rsidRPr="0082756C">
        <w:rPr>
          <w:noProof/>
        </w:rPr>
        <w:t>20.</w:t>
      </w:r>
      <w:r w:rsidRPr="0082756C">
        <w:rPr>
          <w:noProof/>
        </w:rPr>
        <w:tab/>
        <w:t>Cong ML, Humble I. A Ketamine Protocol and Intubation Rates for Psychiatric Air Medical Retrieval. Air Med J. 2015;34(6):357-9.</w:t>
      </w:r>
    </w:p>
    <w:p w14:paraId="1F21D5FA" w14:textId="77777777" w:rsidR="0082756C" w:rsidRPr="0082756C" w:rsidRDefault="0082756C" w:rsidP="0082756C">
      <w:pPr>
        <w:pStyle w:val="EndNoteBibliography"/>
        <w:rPr>
          <w:noProof/>
        </w:rPr>
      </w:pPr>
      <w:r w:rsidRPr="0082756C">
        <w:rPr>
          <w:noProof/>
        </w:rPr>
        <w:t>21.</w:t>
      </w:r>
      <w:r w:rsidRPr="0082756C">
        <w:rPr>
          <w:noProof/>
        </w:rPr>
        <w:tab/>
        <w:t>Reicher D. High-Dose Ketamine Sedation of an Agitated Patient During Air Medical Transport. Air Med J. 2016;35(2):84-5.</w:t>
      </w:r>
    </w:p>
    <w:p w14:paraId="7428D57E" w14:textId="77777777" w:rsidR="0082756C" w:rsidRPr="0082756C" w:rsidRDefault="0082756C" w:rsidP="0082756C">
      <w:pPr>
        <w:pStyle w:val="EndNoteBibliography"/>
        <w:rPr>
          <w:noProof/>
        </w:rPr>
      </w:pPr>
      <w:r w:rsidRPr="0082756C">
        <w:rPr>
          <w:noProof/>
        </w:rPr>
        <w:t>22.</w:t>
      </w:r>
      <w:r w:rsidRPr="0082756C">
        <w:rPr>
          <w:noProof/>
        </w:rPr>
        <w:tab/>
        <w:t>Kowalski. Ketamine for acute agitation adolescents. 2015.</w:t>
      </w:r>
    </w:p>
    <w:p w14:paraId="7266C60E" w14:textId="77777777" w:rsidR="0082756C" w:rsidRPr="0082756C" w:rsidRDefault="0082756C" w:rsidP="0082756C">
      <w:pPr>
        <w:pStyle w:val="EndNoteBibliography"/>
        <w:rPr>
          <w:noProof/>
        </w:rPr>
      </w:pPr>
      <w:r w:rsidRPr="0082756C">
        <w:rPr>
          <w:noProof/>
        </w:rPr>
        <w:t>23.</w:t>
      </w:r>
      <w:r w:rsidRPr="0082756C">
        <w:rPr>
          <w:noProof/>
        </w:rPr>
        <w:tab/>
        <w:t>Burnett AM, Peterson BK, Stellpflug SJ, Engebretsen KM, Glasrud KJ, Marks J, et al. The association between ketamine given for prehospital chemical restraint with intubation and hospital admission. Am J Emerg Med. 2014;33(1):76-9.</w:t>
      </w:r>
    </w:p>
    <w:p w14:paraId="72FEF824" w14:textId="77777777" w:rsidR="0082756C" w:rsidRPr="0082756C" w:rsidRDefault="0082756C" w:rsidP="0082756C">
      <w:pPr>
        <w:pStyle w:val="EndNoteBibliography"/>
        <w:rPr>
          <w:noProof/>
        </w:rPr>
      </w:pPr>
      <w:r w:rsidRPr="0082756C">
        <w:rPr>
          <w:noProof/>
        </w:rPr>
        <w:t>24.</w:t>
      </w:r>
      <w:r w:rsidRPr="0082756C">
        <w:rPr>
          <w:noProof/>
        </w:rPr>
        <w:tab/>
        <w:t>Hick JL, Ho JD. Ketamine chemical restraint to facilitate rescue of a combative "jumper". Prehosp Emerg Care. 2005;9(1):85-9.</w:t>
      </w:r>
    </w:p>
    <w:p w14:paraId="6E6CCEBD" w14:textId="77777777" w:rsidR="0082756C" w:rsidRPr="0082756C" w:rsidRDefault="0082756C" w:rsidP="0082756C">
      <w:pPr>
        <w:pStyle w:val="EndNoteBibliography"/>
        <w:rPr>
          <w:noProof/>
        </w:rPr>
      </w:pPr>
      <w:r w:rsidRPr="0082756C">
        <w:rPr>
          <w:noProof/>
        </w:rPr>
        <w:t>25.</w:t>
      </w:r>
      <w:r w:rsidRPr="0082756C">
        <w:rPr>
          <w:noProof/>
        </w:rPr>
        <w:tab/>
        <w:t>Melamed E OY, Ben-Avraham R, Blumenfeld A, Lin G. The combative multitrauma patient: a protocol for prehospital management. Eur J Emerg Med 2007;14(5):265-8.</w:t>
      </w:r>
    </w:p>
    <w:p w14:paraId="551435B4" w14:textId="77777777" w:rsidR="0082756C" w:rsidRPr="0082756C" w:rsidRDefault="0082756C" w:rsidP="0082756C">
      <w:pPr>
        <w:pStyle w:val="EndNoteBibliography"/>
        <w:rPr>
          <w:noProof/>
        </w:rPr>
      </w:pPr>
      <w:r w:rsidRPr="0082756C">
        <w:rPr>
          <w:noProof/>
        </w:rPr>
        <w:t>26.</w:t>
      </w:r>
      <w:r w:rsidRPr="0082756C">
        <w:rPr>
          <w:noProof/>
        </w:rPr>
        <w:tab/>
        <w:t>Roberts JR GG. Intramuscular ketamine for the rapid tranquilization of the uncontrollable, violent, and dangerous adult patient. JTrauma. 2001;51(5):1008-10.</w:t>
      </w:r>
    </w:p>
    <w:p w14:paraId="10260AF9" w14:textId="77777777" w:rsidR="0082756C" w:rsidRPr="0082756C" w:rsidRDefault="0082756C" w:rsidP="0082756C">
      <w:pPr>
        <w:pStyle w:val="EndNoteBibliography"/>
        <w:rPr>
          <w:noProof/>
        </w:rPr>
      </w:pPr>
      <w:r w:rsidRPr="0082756C">
        <w:rPr>
          <w:noProof/>
        </w:rPr>
        <w:t>27.</w:t>
      </w:r>
      <w:r w:rsidRPr="0082756C">
        <w:rPr>
          <w:noProof/>
        </w:rPr>
        <w:tab/>
        <w:t>Soomaroo L, Mills JA, Ross MA. Air medical retrieval of acute psychiatric patients. Air Med J. 2014;33(6):304-8.</w:t>
      </w:r>
    </w:p>
    <w:p w14:paraId="215B5B84" w14:textId="77777777" w:rsidR="0082756C" w:rsidRPr="0082756C" w:rsidRDefault="0082756C" w:rsidP="0082756C">
      <w:pPr>
        <w:pStyle w:val="EndNoteBibliography"/>
        <w:rPr>
          <w:noProof/>
        </w:rPr>
      </w:pPr>
      <w:r w:rsidRPr="0082756C">
        <w:rPr>
          <w:noProof/>
        </w:rPr>
        <w:t>28.</w:t>
      </w:r>
      <w:r w:rsidRPr="0082756C">
        <w:rPr>
          <w:noProof/>
        </w:rPr>
        <w:tab/>
        <w:t>Green SM, Roback MG, Kennedy RM, Krauss B. Clinical practice guideline for emergency department ketamine dissociative sedation: 2011 update. Ann Emerg Med. 2011;57(5):449-61.</w:t>
      </w:r>
    </w:p>
    <w:p w14:paraId="64B9C6F0" w14:textId="77777777" w:rsidR="0082756C" w:rsidRPr="0082756C" w:rsidRDefault="0082756C" w:rsidP="0082756C">
      <w:pPr>
        <w:pStyle w:val="EndNoteBibliography"/>
        <w:rPr>
          <w:noProof/>
        </w:rPr>
      </w:pPr>
      <w:r w:rsidRPr="0082756C">
        <w:rPr>
          <w:noProof/>
        </w:rPr>
        <w:t>29.</w:t>
      </w:r>
      <w:r w:rsidRPr="0082756C">
        <w:rPr>
          <w:noProof/>
        </w:rPr>
        <w:tab/>
        <w:t>Schultz CH. Ketamine for pre-hospital control of agitated delirious patients: promising but not yet ready for prime time. The western journal of emergency medicine. 2014;15(7):742-3.</w:t>
      </w:r>
    </w:p>
    <w:p w14:paraId="4F51A9C7" w14:textId="77777777" w:rsidR="0082756C" w:rsidRPr="0082756C" w:rsidRDefault="0082756C" w:rsidP="0082756C">
      <w:pPr>
        <w:pStyle w:val="EndNoteBibliography"/>
        <w:rPr>
          <w:noProof/>
        </w:rPr>
      </w:pPr>
      <w:r w:rsidRPr="0082756C">
        <w:rPr>
          <w:noProof/>
        </w:rPr>
        <w:t>30.</w:t>
      </w:r>
      <w:r w:rsidRPr="0082756C">
        <w:rPr>
          <w:noProof/>
        </w:rPr>
        <w:tab/>
        <w:t>Green SM, Andolfatto G. Let's "Take 'Em Down" With a Ketamine Blow Dart. Ann Emerg Med. 2016;67(5):588-90.</w:t>
      </w:r>
    </w:p>
    <w:p w14:paraId="7941BCE5" w14:textId="77777777" w:rsidR="0082756C" w:rsidRPr="0082756C" w:rsidRDefault="0082756C" w:rsidP="0082756C">
      <w:pPr>
        <w:pStyle w:val="EndNoteBibliography"/>
        <w:rPr>
          <w:noProof/>
        </w:rPr>
      </w:pPr>
      <w:r w:rsidRPr="0082756C">
        <w:rPr>
          <w:noProof/>
        </w:rPr>
        <w:t>31.</w:t>
      </w:r>
      <w:r w:rsidRPr="0082756C">
        <w:rPr>
          <w:noProof/>
        </w:rPr>
        <w:tab/>
        <w:t>Gilbert EH, Lowenstein SR, Koziol-McLain J, Barta DC, Steiner J. Chart Reviews In Emergency Medicine Research: Where Are The Methods? Annals of Emergency Medicine. 1996;27(3):305-8.</w:t>
      </w:r>
    </w:p>
    <w:p w14:paraId="3E4EC9DD" w14:textId="77777777" w:rsidR="0082756C" w:rsidRPr="0082756C" w:rsidRDefault="0082756C" w:rsidP="0082756C">
      <w:pPr>
        <w:pStyle w:val="EndNoteBibliography"/>
        <w:rPr>
          <w:noProof/>
        </w:rPr>
      </w:pPr>
      <w:r w:rsidRPr="0082756C">
        <w:rPr>
          <w:noProof/>
        </w:rPr>
        <w:t>32.</w:t>
      </w:r>
      <w:r w:rsidRPr="0082756C">
        <w:rPr>
          <w:noProof/>
        </w:rPr>
        <w:tab/>
        <w:t>Matt V, Matthew H. The retrospective chart review: important methodological considerations. Journal of Educational Evaluation for Health Professions. 2013;10:12.</w:t>
      </w:r>
    </w:p>
    <w:p w14:paraId="0D815D09" w14:textId="77777777" w:rsidR="0082756C" w:rsidRPr="0082756C" w:rsidRDefault="0082756C" w:rsidP="0082756C">
      <w:pPr>
        <w:pStyle w:val="EndNoteBibliography"/>
        <w:rPr>
          <w:noProof/>
        </w:rPr>
      </w:pPr>
      <w:r w:rsidRPr="0082756C">
        <w:rPr>
          <w:noProof/>
        </w:rPr>
        <w:t>33.</w:t>
      </w:r>
      <w:r w:rsidRPr="0082756C">
        <w:rPr>
          <w:noProof/>
        </w:rPr>
        <w:tab/>
        <w:t>Findley TW, Daum MC. Research in physical medicine and rehabilitation. III. The chart review or how to use clinical data for exploratory retrospective studies. American journal of physical medicine &amp; rehabilitation / Association of Academic Physiatrists. 1989;68(3):150-7.</w:t>
      </w:r>
    </w:p>
    <w:p w14:paraId="2C147FF2" w14:textId="77777777" w:rsidR="0082756C" w:rsidRPr="0082756C" w:rsidRDefault="0082756C" w:rsidP="0082756C">
      <w:pPr>
        <w:pStyle w:val="EndNoteBibliography"/>
        <w:rPr>
          <w:noProof/>
        </w:rPr>
      </w:pPr>
      <w:r w:rsidRPr="0082756C">
        <w:rPr>
          <w:noProof/>
        </w:rPr>
        <w:t>34.</w:t>
      </w:r>
      <w:r w:rsidRPr="0082756C">
        <w:rPr>
          <w:noProof/>
        </w:rPr>
        <w:tab/>
        <w:t>Gearing RE, Mian IA, Barber J, Ickowicz A. A Methodology for Conducting Retrospective Chart Review Research in Child and Adolescent Psychiatry. Journal of the Canadian Academy of Child and Adolescent Psychiatry. 2006;15(3):126-34.</w:t>
      </w:r>
    </w:p>
    <w:p w14:paraId="3FC71DE9" w14:textId="77777777" w:rsidR="0082756C" w:rsidRPr="0082756C" w:rsidRDefault="0082756C" w:rsidP="0082756C">
      <w:pPr>
        <w:pStyle w:val="EndNoteBibliography"/>
        <w:rPr>
          <w:noProof/>
        </w:rPr>
      </w:pPr>
      <w:r w:rsidRPr="0082756C">
        <w:rPr>
          <w:noProof/>
        </w:rPr>
        <w:t>35.</w:t>
      </w:r>
      <w:r w:rsidRPr="0082756C">
        <w:rPr>
          <w:noProof/>
        </w:rPr>
        <w:tab/>
        <w:t>Worster A. Advanced statistics: Understanding Medical Record Review (MRR) Studies. Academic Emergency Medicine. 2004;11(2):187-92.</w:t>
      </w:r>
    </w:p>
    <w:p w14:paraId="495EBF12" w14:textId="77777777" w:rsidR="0082756C" w:rsidRPr="0082756C" w:rsidRDefault="0082756C" w:rsidP="0082756C">
      <w:pPr>
        <w:pStyle w:val="EndNoteBibliography"/>
        <w:rPr>
          <w:noProof/>
        </w:rPr>
      </w:pPr>
      <w:r w:rsidRPr="0082756C">
        <w:rPr>
          <w:noProof/>
        </w:rPr>
        <w:t>36.</w:t>
      </w:r>
      <w:r w:rsidRPr="0082756C">
        <w:rPr>
          <w:noProof/>
        </w:rPr>
        <w:tab/>
        <w:t>Kaji AH, Schriger D, Green S. Looking through the retrospectoscope: reducing bias in emergency medicine chart review studies. Ann Emerg Med. 2014;64(3):292-8.</w:t>
      </w:r>
    </w:p>
    <w:p w14:paraId="13A7A9C8" w14:textId="77777777" w:rsidR="0082756C" w:rsidRPr="0082756C" w:rsidRDefault="0082756C" w:rsidP="0082756C">
      <w:pPr>
        <w:pStyle w:val="EndNoteBibliography"/>
        <w:rPr>
          <w:noProof/>
        </w:rPr>
      </w:pPr>
      <w:r w:rsidRPr="0082756C">
        <w:rPr>
          <w:noProof/>
        </w:rPr>
        <w:t>37.</w:t>
      </w:r>
      <w:r w:rsidRPr="0082756C">
        <w:rPr>
          <w:noProof/>
        </w:rPr>
        <w:tab/>
        <w:t>Allison JJ, Wall TC, Spettell CM, Calhoun J, Fargason CA, Jr., Kobylinski RW, et al. The art and science of chart review. The Joint Commission journal on quality improvement. 2000;26(3):115-36.</w:t>
      </w:r>
    </w:p>
    <w:p w14:paraId="465F18B8" w14:textId="3D001169" w:rsidR="000154E6" w:rsidRPr="00A05AFF" w:rsidRDefault="001144A0" w:rsidP="00520FAA">
      <w:pPr>
        <w:spacing w:line="360" w:lineRule="auto"/>
        <w:ind w:left="567" w:hanging="567"/>
        <w:rPr>
          <w:rFonts w:ascii="Arial" w:hAnsi="Arial" w:cs="Arial"/>
          <w:lang w:val="en-AU"/>
        </w:rPr>
      </w:pPr>
      <w:r w:rsidRPr="00A05AFF">
        <w:rPr>
          <w:rFonts w:ascii="Arial" w:hAnsi="Arial" w:cs="Arial"/>
          <w:lang w:val="en-AU"/>
        </w:rPr>
        <w:fldChar w:fldCharType="end"/>
      </w:r>
    </w:p>
    <w:sectPr w:rsidR="000154E6" w:rsidRPr="00A05AFF" w:rsidSect="00D70BD8">
      <w:footerReference w:type="even" r:id="rId15"/>
      <w:footerReference w:type="default" r:id="rId16"/>
      <w:pgSz w:w="11900" w:h="16840"/>
      <w:pgMar w:top="1440" w:right="1440" w:bottom="1440" w:left="1440" w:header="708" w:footer="708" w:gutter="0"/>
      <w:pgBorders>
        <w:top w:val="single" w:sz="4" w:space="1" w:color="auto"/>
        <w:left w:val="single" w:sz="4" w:space="4" w:color="auto"/>
        <w:bottom w:val="single" w:sz="4" w:space="1" w:color="auto"/>
        <w:right w:val="single" w:sz="4" w:space="4" w:color="auto"/>
      </w:pgBorder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38DE0" w14:textId="77777777" w:rsidR="0036019C" w:rsidRDefault="0036019C" w:rsidP="0074775A">
      <w:r>
        <w:separator/>
      </w:r>
    </w:p>
  </w:endnote>
  <w:endnote w:type="continuationSeparator" w:id="0">
    <w:p w14:paraId="09EB6AA4" w14:textId="77777777" w:rsidR="0036019C" w:rsidRDefault="0036019C" w:rsidP="00747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2C5DD" w14:textId="77777777" w:rsidR="0074775A" w:rsidRDefault="0074775A" w:rsidP="00C0476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1776BA" w14:textId="77777777" w:rsidR="0074775A" w:rsidRDefault="0074775A" w:rsidP="0074775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A10F3F" w14:textId="77777777" w:rsidR="00C0476A" w:rsidRDefault="00C0476A" w:rsidP="008E177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019C">
      <w:rPr>
        <w:rStyle w:val="PageNumber"/>
        <w:noProof/>
      </w:rPr>
      <w:t>1</w:t>
    </w:r>
    <w:r>
      <w:rPr>
        <w:rStyle w:val="PageNumber"/>
      </w:rPr>
      <w:fldChar w:fldCharType="end"/>
    </w:r>
  </w:p>
  <w:p w14:paraId="385C078B" w14:textId="739EECBF" w:rsidR="008462EB" w:rsidRDefault="00C0476A" w:rsidP="00C0476A">
    <w:pPr>
      <w:pStyle w:val="Footer"/>
      <w:ind w:right="360"/>
    </w:pPr>
    <w:r>
      <w:t xml:space="preserve">KIA Protocol version </w:t>
    </w:r>
    <w:r w:rsidR="00EF2FBD">
      <w:t>2.0(18/09</w:t>
    </w:r>
    <w:r>
      <w:t>/2016)</w:t>
    </w:r>
  </w:p>
  <w:p w14:paraId="3B384766" w14:textId="77777777" w:rsidR="0074775A" w:rsidRDefault="0074775A" w:rsidP="0074775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902D66" w14:textId="77777777" w:rsidR="0036019C" w:rsidRDefault="0036019C" w:rsidP="0074775A">
      <w:r>
        <w:separator/>
      </w:r>
    </w:p>
  </w:footnote>
  <w:footnote w:type="continuationSeparator" w:id="0">
    <w:p w14:paraId="53D6BB2F" w14:textId="77777777" w:rsidR="0036019C" w:rsidRDefault="0036019C" w:rsidP="0074775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C36418A"/>
    <w:multiLevelType w:val="hybridMultilevel"/>
    <w:tmpl w:val="9EE2E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DD0B9D"/>
    <w:multiLevelType w:val="hybridMultilevel"/>
    <w:tmpl w:val="0D9C6B22"/>
    <w:lvl w:ilvl="0" w:tplc="74F07B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9B4761A"/>
    <w:multiLevelType w:val="hybridMultilevel"/>
    <w:tmpl w:val="13C24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154820"/>
    <w:multiLevelType w:val="hybridMultilevel"/>
    <w:tmpl w:val="13C24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971BED"/>
    <w:multiLevelType w:val="hybridMultilevel"/>
    <w:tmpl w:val="A8462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7A3F"/>
    <w:rsid w:val="00004538"/>
    <w:rsid w:val="00011994"/>
    <w:rsid w:val="000154E6"/>
    <w:rsid w:val="00031892"/>
    <w:rsid w:val="00033848"/>
    <w:rsid w:val="00075735"/>
    <w:rsid w:val="000807C2"/>
    <w:rsid w:val="00083EBB"/>
    <w:rsid w:val="000A447A"/>
    <w:rsid w:val="000C009F"/>
    <w:rsid w:val="000D4FE9"/>
    <w:rsid w:val="000F7AB8"/>
    <w:rsid w:val="00104EE9"/>
    <w:rsid w:val="00113201"/>
    <w:rsid w:val="00113544"/>
    <w:rsid w:val="001144A0"/>
    <w:rsid w:val="00122159"/>
    <w:rsid w:val="00157C30"/>
    <w:rsid w:val="00174C5C"/>
    <w:rsid w:val="001B4742"/>
    <w:rsid w:val="001B798F"/>
    <w:rsid w:val="001C0837"/>
    <w:rsid w:val="001D0841"/>
    <w:rsid w:val="001D2108"/>
    <w:rsid w:val="001E5A6A"/>
    <w:rsid w:val="00214648"/>
    <w:rsid w:val="002151D3"/>
    <w:rsid w:val="002220B5"/>
    <w:rsid w:val="0026592B"/>
    <w:rsid w:val="00265D04"/>
    <w:rsid w:val="00287BCE"/>
    <w:rsid w:val="0029042A"/>
    <w:rsid w:val="002A3AE1"/>
    <w:rsid w:val="002A737B"/>
    <w:rsid w:val="002C2EC7"/>
    <w:rsid w:val="002D0117"/>
    <w:rsid w:val="002D5C2D"/>
    <w:rsid w:val="002E7276"/>
    <w:rsid w:val="002F34F5"/>
    <w:rsid w:val="0030425A"/>
    <w:rsid w:val="00313EDE"/>
    <w:rsid w:val="0031486E"/>
    <w:rsid w:val="00320948"/>
    <w:rsid w:val="00321835"/>
    <w:rsid w:val="00326514"/>
    <w:rsid w:val="0033308A"/>
    <w:rsid w:val="003452F7"/>
    <w:rsid w:val="00355D9E"/>
    <w:rsid w:val="0036019C"/>
    <w:rsid w:val="00360E8E"/>
    <w:rsid w:val="00370CAE"/>
    <w:rsid w:val="00372C21"/>
    <w:rsid w:val="00380E3A"/>
    <w:rsid w:val="003A3D8B"/>
    <w:rsid w:val="003A3E23"/>
    <w:rsid w:val="003B0D14"/>
    <w:rsid w:val="003B3A99"/>
    <w:rsid w:val="003C40B6"/>
    <w:rsid w:val="003D3126"/>
    <w:rsid w:val="003D5A13"/>
    <w:rsid w:val="003E79E3"/>
    <w:rsid w:val="0043257B"/>
    <w:rsid w:val="00434A59"/>
    <w:rsid w:val="004A6249"/>
    <w:rsid w:val="004B025F"/>
    <w:rsid w:val="004C4C29"/>
    <w:rsid w:val="004D2F54"/>
    <w:rsid w:val="004D7B2C"/>
    <w:rsid w:val="004D7D56"/>
    <w:rsid w:val="004E6E5B"/>
    <w:rsid w:val="004F2529"/>
    <w:rsid w:val="00520FAA"/>
    <w:rsid w:val="00530221"/>
    <w:rsid w:val="00545414"/>
    <w:rsid w:val="00546A4C"/>
    <w:rsid w:val="005545E0"/>
    <w:rsid w:val="00573BF3"/>
    <w:rsid w:val="00593DFD"/>
    <w:rsid w:val="00597A3F"/>
    <w:rsid w:val="005A0912"/>
    <w:rsid w:val="005C3B24"/>
    <w:rsid w:val="005E0940"/>
    <w:rsid w:val="005E17FE"/>
    <w:rsid w:val="005E49D8"/>
    <w:rsid w:val="005E53A2"/>
    <w:rsid w:val="005F09ED"/>
    <w:rsid w:val="005F2148"/>
    <w:rsid w:val="005F2843"/>
    <w:rsid w:val="0061256F"/>
    <w:rsid w:val="00626639"/>
    <w:rsid w:val="006272D2"/>
    <w:rsid w:val="00631C71"/>
    <w:rsid w:val="00643F38"/>
    <w:rsid w:val="00646E5C"/>
    <w:rsid w:val="00653EA0"/>
    <w:rsid w:val="00681CB8"/>
    <w:rsid w:val="00687819"/>
    <w:rsid w:val="00692B1E"/>
    <w:rsid w:val="006A3CC5"/>
    <w:rsid w:val="006B2386"/>
    <w:rsid w:val="006C5C02"/>
    <w:rsid w:val="006C5C2C"/>
    <w:rsid w:val="006C786D"/>
    <w:rsid w:val="006D12FB"/>
    <w:rsid w:val="006D1611"/>
    <w:rsid w:val="006E4BAA"/>
    <w:rsid w:val="006F150A"/>
    <w:rsid w:val="0071266B"/>
    <w:rsid w:val="00736463"/>
    <w:rsid w:val="00741164"/>
    <w:rsid w:val="0074775A"/>
    <w:rsid w:val="00753534"/>
    <w:rsid w:val="00773B41"/>
    <w:rsid w:val="0078085F"/>
    <w:rsid w:val="00795B18"/>
    <w:rsid w:val="00797C1C"/>
    <w:rsid w:val="007A5DA8"/>
    <w:rsid w:val="007C6905"/>
    <w:rsid w:val="007D0A4A"/>
    <w:rsid w:val="00817164"/>
    <w:rsid w:val="0082756C"/>
    <w:rsid w:val="008462EB"/>
    <w:rsid w:val="008603FE"/>
    <w:rsid w:val="00893CFF"/>
    <w:rsid w:val="00894392"/>
    <w:rsid w:val="008B310C"/>
    <w:rsid w:val="008D5161"/>
    <w:rsid w:val="008E0896"/>
    <w:rsid w:val="008E2BC7"/>
    <w:rsid w:val="008E3B82"/>
    <w:rsid w:val="00903304"/>
    <w:rsid w:val="00907864"/>
    <w:rsid w:val="00914709"/>
    <w:rsid w:val="009150BD"/>
    <w:rsid w:val="00915556"/>
    <w:rsid w:val="00945931"/>
    <w:rsid w:val="0097091D"/>
    <w:rsid w:val="009771BF"/>
    <w:rsid w:val="0098124C"/>
    <w:rsid w:val="00991E0D"/>
    <w:rsid w:val="009A0521"/>
    <w:rsid w:val="009A290A"/>
    <w:rsid w:val="009B5C0A"/>
    <w:rsid w:val="009C7420"/>
    <w:rsid w:val="009D4066"/>
    <w:rsid w:val="009D6C0B"/>
    <w:rsid w:val="00A0155A"/>
    <w:rsid w:val="00A04803"/>
    <w:rsid w:val="00A05AFF"/>
    <w:rsid w:val="00A11854"/>
    <w:rsid w:val="00A25A0A"/>
    <w:rsid w:val="00A36EA1"/>
    <w:rsid w:val="00A51292"/>
    <w:rsid w:val="00A61B22"/>
    <w:rsid w:val="00A669A3"/>
    <w:rsid w:val="00A709E2"/>
    <w:rsid w:val="00A71E0F"/>
    <w:rsid w:val="00A9032E"/>
    <w:rsid w:val="00AB77BF"/>
    <w:rsid w:val="00AC0B5B"/>
    <w:rsid w:val="00AD0F25"/>
    <w:rsid w:val="00AE3C0D"/>
    <w:rsid w:val="00AF0F09"/>
    <w:rsid w:val="00AF6CB0"/>
    <w:rsid w:val="00AF7B07"/>
    <w:rsid w:val="00B02961"/>
    <w:rsid w:val="00B24F24"/>
    <w:rsid w:val="00B31B6A"/>
    <w:rsid w:val="00B33AFD"/>
    <w:rsid w:val="00B37532"/>
    <w:rsid w:val="00B43049"/>
    <w:rsid w:val="00B56160"/>
    <w:rsid w:val="00B63A83"/>
    <w:rsid w:val="00B65B88"/>
    <w:rsid w:val="00B722D4"/>
    <w:rsid w:val="00B80623"/>
    <w:rsid w:val="00B90D05"/>
    <w:rsid w:val="00B9146E"/>
    <w:rsid w:val="00BA0C6D"/>
    <w:rsid w:val="00BA1589"/>
    <w:rsid w:val="00BA4A2A"/>
    <w:rsid w:val="00BC167D"/>
    <w:rsid w:val="00BC6F8D"/>
    <w:rsid w:val="00BD07A4"/>
    <w:rsid w:val="00BD2512"/>
    <w:rsid w:val="00BD77F1"/>
    <w:rsid w:val="00BD79C0"/>
    <w:rsid w:val="00C030BD"/>
    <w:rsid w:val="00C0476A"/>
    <w:rsid w:val="00C0539D"/>
    <w:rsid w:val="00C15163"/>
    <w:rsid w:val="00C23E0D"/>
    <w:rsid w:val="00C275E5"/>
    <w:rsid w:val="00C3273C"/>
    <w:rsid w:val="00C97634"/>
    <w:rsid w:val="00CA0FBE"/>
    <w:rsid w:val="00CB667F"/>
    <w:rsid w:val="00CC17E9"/>
    <w:rsid w:val="00CE2CF5"/>
    <w:rsid w:val="00CF10F9"/>
    <w:rsid w:val="00CF172C"/>
    <w:rsid w:val="00CF5BAE"/>
    <w:rsid w:val="00D20B01"/>
    <w:rsid w:val="00D25ABC"/>
    <w:rsid w:val="00D26788"/>
    <w:rsid w:val="00D33E46"/>
    <w:rsid w:val="00D46E5B"/>
    <w:rsid w:val="00D527BF"/>
    <w:rsid w:val="00D63EA8"/>
    <w:rsid w:val="00D656E8"/>
    <w:rsid w:val="00D70BD8"/>
    <w:rsid w:val="00D7725A"/>
    <w:rsid w:val="00D9029F"/>
    <w:rsid w:val="00D90646"/>
    <w:rsid w:val="00D90E5C"/>
    <w:rsid w:val="00D90F27"/>
    <w:rsid w:val="00D924E6"/>
    <w:rsid w:val="00D95C2D"/>
    <w:rsid w:val="00DA019B"/>
    <w:rsid w:val="00DA17E9"/>
    <w:rsid w:val="00DA26D8"/>
    <w:rsid w:val="00DA2775"/>
    <w:rsid w:val="00DB0B2E"/>
    <w:rsid w:val="00DD3E7D"/>
    <w:rsid w:val="00DD6938"/>
    <w:rsid w:val="00DE20B5"/>
    <w:rsid w:val="00DF71BC"/>
    <w:rsid w:val="00E32881"/>
    <w:rsid w:val="00E3621B"/>
    <w:rsid w:val="00E40297"/>
    <w:rsid w:val="00E409BA"/>
    <w:rsid w:val="00E44629"/>
    <w:rsid w:val="00E7681D"/>
    <w:rsid w:val="00E82E81"/>
    <w:rsid w:val="00E91D2A"/>
    <w:rsid w:val="00EE2560"/>
    <w:rsid w:val="00EF0C16"/>
    <w:rsid w:val="00EF2FBD"/>
    <w:rsid w:val="00EF7382"/>
    <w:rsid w:val="00F20406"/>
    <w:rsid w:val="00F22E64"/>
    <w:rsid w:val="00F259BA"/>
    <w:rsid w:val="00F42DBA"/>
    <w:rsid w:val="00F46406"/>
    <w:rsid w:val="00F54AB1"/>
    <w:rsid w:val="00F65FA2"/>
    <w:rsid w:val="00F669A3"/>
    <w:rsid w:val="00F671DB"/>
    <w:rsid w:val="00F74D8D"/>
    <w:rsid w:val="00F76B25"/>
    <w:rsid w:val="00F90C5E"/>
    <w:rsid w:val="00F95C42"/>
    <w:rsid w:val="00FB1289"/>
    <w:rsid w:val="00FE2335"/>
    <w:rsid w:val="00FF26FA"/>
    <w:rsid w:val="00FF6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887D1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287BCE"/>
    <w:pPr>
      <w:autoSpaceDE w:val="0"/>
      <w:autoSpaceDN w:val="0"/>
      <w:adjustRightInd w:val="0"/>
    </w:pPr>
    <w:rPr>
      <w:rFonts w:ascii="Arial" w:eastAsia="Times New Roman" w:hAnsi="Arial" w:cs="Arial"/>
      <w:color w:val="000000"/>
      <w:lang w:val="en-AU"/>
    </w:rPr>
  </w:style>
  <w:style w:type="paragraph" w:styleId="EndnoteText">
    <w:name w:val="endnote text"/>
    <w:basedOn w:val="Normal"/>
    <w:link w:val="EndnoteTextChar"/>
    <w:uiPriority w:val="99"/>
    <w:semiHidden/>
    <w:rsid w:val="00287BCE"/>
    <w:rPr>
      <w:rFonts w:ascii="Arial" w:eastAsia="Times New Roman" w:hAnsi="Arial" w:cs="Times New Roman"/>
      <w:lang w:val="en-AU"/>
    </w:rPr>
  </w:style>
  <w:style w:type="character" w:customStyle="1" w:styleId="EndnoteTextChar">
    <w:name w:val="Endnote Text Char"/>
    <w:basedOn w:val="DefaultParagraphFont"/>
    <w:link w:val="EndnoteText"/>
    <w:uiPriority w:val="99"/>
    <w:semiHidden/>
    <w:rsid w:val="00287BCE"/>
    <w:rPr>
      <w:rFonts w:ascii="Arial" w:eastAsia="Times New Roman" w:hAnsi="Arial" w:cs="Times New Roman"/>
      <w:lang w:val="en-AU"/>
    </w:rPr>
  </w:style>
  <w:style w:type="character" w:styleId="Hyperlink">
    <w:name w:val="Hyperlink"/>
    <w:uiPriority w:val="99"/>
    <w:rsid w:val="00287BCE"/>
    <w:rPr>
      <w:rFonts w:cs="Times New Roman"/>
      <w:color w:val="0563C1"/>
      <w:u w:val="single"/>
    </w:rPr>
  </w:style>
  <w:style w:type="paragraph" w:customStyle="1" w:styleId="ecxmsonormal">
    <w:name w:val="ecxmsonormal"/>
    <w:basedOn w:val="Normal"/>
    <w:uiPriority w:val="99"/>
    <w:rsid w:val="00287BCE"/>
    <w:pPr>
      <w:spacing w:before="100" w:beforeAutospacing="1" w:after="100" w:afterAutospacing="1"/>
    </w:pPr>
    <w:rPr>
      <w:rFonts w:ascii="Times New Roman" w:eastAsia="Times New Roman" w:hAnsi="Times New Roman" w:cs="Times New Roman"/>
      <w:lang w:val="en-AU" w:eastAsia="en-AU"/>
    </w:rPr>
  </w:style>
  <w:style w:type="paragraph" w:customStyle="1" w:styleId="NormalBlack">
    <w:name w:val="Normal + Black"/>
    <w:basedOn w:val="Normal"/>
    <w:link w:val="NormalBlackChar"/>
    <w:uiPriority w:val="99"/>
    <w:rsid w:val="00287BCE"/>
    <w:pPr>
      <w:spacing w:line="276" w:lineRule="auto"/>
      <w:ind w:firstLine="720"/>
    </w:pPr>
    <w:rPr>
      <w:rFonts w:ascii="Calibri" w:eastAsia="Calibri" w:hAnsi="Calibri" w:cs="Times New Roman"/>
      <w:sz w:val="22"/>
      <w:szCs w:val="22"/>
      <w:lang w:val="en-AU"/>
    </w:rPr>
  </w:style>
  <w:style w:type="character" w:customStyle="1" w:styleId="NormalBlackChar">
    <w:name w:val="Normal + Black Char"/>
    <w:link w:val="NormalBlack"/>
    <w:uiPriority w:val="99"/>
    <w:locked/>
    <w:rsid w:val="00287BCE"/>
    <w:rPr>
      <w:rFonts w:ascii="Calibri" w:eastAsia="Calibri" w:hAnsi="Calibri" w:cs="Times New Roman"/>
      <w:sz w:val="22"/>
      <w:szCs w:val="22"/>
      <w:lang w:val="en-AU"/>
    </w:rPr>
  </w:style>
  <w:style w:type="paragraph" w:styleId="NormalWeb">
    <w:name w:val="Normal (Web)"/>
    <w:basedOn w:val="Normal"/>
    <w:uiPriority w:val="99"/>
    <w:rsid w:val="00DA26D8"/>
    <w:pPr>
      <w:spacing w:before="100" w:beforeAutospacing="1" w:after="100" w:afterAutospacing="1"/>
    </w:pPr>
    <w:rPr>
      <w:rFonts w:ascii="Times New Roman" w:eastAsia="Times New Roman" w:hAnsi="Times New Roman" w:cs="Times New Roman"/>
      <w:lang w:val="en-AU" w:eastAsia="en-AU"/>
    </w:rPr>
  </w:style>
  <w:style w:type="paragraph" w:styleId="ListParagraph">
    <w:name w:val="List Paragraph"/>
    <w:basedOn w:val="Normal"/>
    <w:uiPriority w:val="34"/>
    <w:qFormat/>
    <w:rsid w:val="007C6905"/>
    <w:pPr>
      <w:ind w:left="720"/>
      <w:contextualSpacing/>
    </w:pPr>
  </w:style>
  <w:style w:type="paragraph" w:customStyle="1" w:styleId="EndNoteBibliographyTitle">
    <w:name w:val="EndNote Bibliography Title"/>
    <w:basedOn w:val="Normal"/>
    <w:rsid w:val="006C786D"/>
    <w:pPr>
      <w:jc w:val="center"/>
    </w:pPr>
    <w:rPr>
      <w:rFonts w:ascii="Calibri" w:hAnsi="Calibri"/>
    </w:rPr>
  </w:style>
  <w:style w:type="paragraph" w:customStyle="1" w:styleId="EndNoteBibliography">
    <w:name w:val="EndNote Bibliography"/>
    <w:basedOn w:val="Normal"/>
    <w:rsid w:val="006C786D"/>
    <w:rPr>
      <w:rFonts w:ascii="Calibri" w:hAnsi="Calibri"/>
    </w:rPr>
  </w:style>
  <w:style w:type="table" w:styleId="TableGrid">
    <w:name w:val="Table Grid"/>
    <w:basedOn w:val="TableNormal"/>
    <w:uiPriority w:val="39"/>
    <w:rsid w:val="00A512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74775A"/>
    <w:pPr>
      <w:tabs>
        <w:tab w:val="center" w:pos="4513"/>
        <w:tab w:val="right" w:pos="9026"/>
      </w:tabs>
    </w:pPr>
  </w:style>
  <w:style w:type="character" w:customStyle="1" w:styleId="FooterChar">
    <w:name w:val="Footer Char"/>
    <w:basedOn w:val="DefaultParagraphFont"/>
    <w:link w:val="Footer"/>
    <w:uiPriority w:val="99"/>
    <w:rsid w:val="0074775A"/>
  </w:style>
  <w:style w:type="character" w:styleId="PageNumber">
    <w:name w:val="page number"/>
    <w:basedOn w:val="DefaultParagraphFont"/>
    <w:uiPriority w:val="99"/>
    <w:semiHidden/>
    <w:unhideWhenUsed/>
    <w:rsid w:val="0074775A"/>
  </w:style>
  <w:style w:type="paragraph" w:styleId="Header">
    <w:name w:val="header"/>
    <w:basedOn w:val="Normal"/>
    <w:link w:val="HeaderChar"/>
    <w:uiPriority w:val="99"/>
    <w:unhideWhenUsed/>
    <w:rsid w:val="008462EB"/>
    <w:pPr>
      <w:tabs>
        <w:tab w:val="center" w:pos="4513"/>
        <w:tab w:val="right" w:pos="9026"/>
      </w:tabs>
    </w:pPr>
  </w:style>
  <w:style w:type="character" w:customStyle="1" w:styleId="HeaderChar">
    <w:name w:val="Header Char"/>
    <w:basedOn w:val="DefaultParagraphFont"/>
    <w:link w:val="Header"/>
    <w:uiPriority w:val="99"/>
    <w:rsid w:val="008462EB"/>
  </w:style>
  <w:style w:type="character" w:styleId="FollowedHyperlink">
    <w:name w:val="FollowedHyperlink"/>
    <w:basedOn w:val="DefaultParagraphFont"/>
    <w:uiPriority w:val="99"/>
    <w:semiHidden/>
    <w:unhideWhenUsed/>
    <w:rsid w:val="001E5A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225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mailto:kate.hooper@careflightmedical.org.au" TargetMode="External"/><Relationship Id="rId12" Type="http://schemas.openxmlformats.org/officeDocument/2006/relationships/hyperlink" Target="mailto:andrew.perry@careflightmedical.org.au" TargetMode="External"/><Relationship Id="rId13" Type="http://schemas.openxmlformats.org/officeDocument/2006/relationships/hyperlink" Target="mailto:b.maguire@cqu.edu.au" TargetMode="External"/><Relationship Id="rId14" Type="http://schemas.openxmlformats.org/officeDocument/2006/relationships/hyperlink" Target="mailto:n.puckeridge@cqu.edu.au"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lecong@rfdsqld.com.au" TargetMode="External"/><Relationship Id="rId9" Type="http://schemas.openxmlformats.org/officeDocument/2006/relationships/hyperlink" Target="mailto:luke.burman@health.qld.gov.au" TargetMode="External"/><Relationship Id="rId10" Type="http://schemas.openxmlformats.org/officeDocument/2006/relationships/hyperlink" Target="mailto:searchandrescue@doctors.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D2D4E3-3CD0-1B4E-A445-EB865684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3672</Words>
  <Characters>20931</Characters>
  <Application>Microsoft Macintosh Word</Application>
  <DocSecurity>0</DocSecurity>
  <Lines>174</Lines>
  <Paragraphs>4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Prof. Brian Maguire, DrPH, MSA, EMT-P</vt:lpstr>
    </vt:vector>
  </TitlesOfParts>
  <LinksUpToDate>false</LinksUpToDate>
  <CharactersWithSpaces>24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AY GANGATHIMMAIAH</dc:creator>
  <cp:keywords/>
  <dc:description/>
  <cp:lastModifiedBy>VINAY GANGATHIMMAIAH</cp:lastModifiedBy>
  <cp:revision>6</cp:revision>
  <dcterms:created xsi:type="dcterms:W3CDTF">2016-08-19T02:35:00Z</dcterms:created>
  <dcterms:modified xsi:type="dcterms:W3CDTF">2016-10-25T06:32:00Z</dcterms:modified>
</cp:coreProperties>
</file>